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E7B6CE" w14:textId="6B9EB4AA" w:rsidR="00E266F1" w:rsidRPr="00500428" w:rsidRDefault="00E266F1" w:rsidP="00E266F1">
      <w:pPr>
        <w:rPr>
          <w:rFonts w:ascii="Arial" w:hAnsi="Arial" w:cs="Arial"/>
        </w:rPr>
      </w:pPr>
      <w:proofErr w:type="gramStart"/>
      <w:r w:rsidRPr="00500428">
        <w:rPr>
          <w:rFonts w:ascii="Arial" w:hAnsi="Arial" w:cs="Arial"/>
          <w:b/>
        </w:rPr>
        <w:t>Supplementary Table 1</w:t>
      </w:r>
      <w:r w:rsidR="00001AD7">
        <w:rPr>
          <w:rFonts w:ascii="Arial" w:hAnsi="Arial" w:cs="Arial"/>
        </w:rPr>
        <w:t>.</w:t>
      </w:r>
      <w:proofErr w:type="gramEnd"/>
      <w:r w:rsidR="00001AD7" w:rsidRPr="00500428">
        <w:rPr>
          <w:rFonts w:ascii="Arial" w:hAnsi="Arial" w:cs="Arial"/>
        </w:rPr>
        <w:t xml:space="preserve"> </w:t>
      </w:r>
      <w:r w:rsidR="003618F6">
        <w:rPr>
          <w:rFonts w:ascii="Arial" w:hAnsi="Arial" w:cs="Arial"/>
        </w:rPr>
        <w:t xml:space="preserve">Mutations tested in the </w:t>
      </w:r>
      <w:proofErr w:type="spellStart"/>
      <w:r w:rsidR="003618F6">
        <w:rPr>
          <w:rFonts w:ascii="Arial" w:hAnsi="Arial" w:cs="Arial"/>
        </w:rPr>
        <w:t>sequenom</w:t>
      </w:r>
      <w:proofErr w:type="spellEnd"/>
      <w:r w:rsidR="003618F6">
        <w:rPr>
          <w:rFonts w:ascii="Arial" w:hAnsi="Arial" w:cs="Arial"/>
        </w:rPr>
        <w:t xml:space="preserve"> a</w:t>
      </w:r>
      <w:r w:rsidR="00001AD7">
        <w:rPr>
          <w:rFonts w:ascii="Arial" w:hAnsi="Arial" w:cs="Arial"/>
        </w:rPr>
        <w:t xml:space="preserve">nalysis </w:t>
      </w:r>
      <w:r w:rsidR="003618F6">
        <w:rPr>
          <w:rFonts w:ascii="Arial" w:hAnsi="Arial" w:cs="Arial"/>
        </w:rPr>
        <w:t>of HNSCC cell lines</w:t>
      </w:r>
      <w:r w:rsidRPr="00500428">
        <w:rPr>
          <w:rFonts w:ascii="Arial" w:hAnsi="Arial" w:cs="Arial"/>
        </w:rPr>
        <w:t xml:space="preserve"> </w:t>
      </w:r>
    </w:p>
    <w:tbl>
      <w:tblPr>
        <w:tblW w:w="7901" w:type="dxa"/>
        <w:tblInd w:w="93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121"/>
        <w:gridCol w:w="960"/>
        <w:gridCol w:w="1395"/>
        <w:gridCol w:w="1120"/>
        <w:gridCol w:w="1040"/>
        <w:gridCol w:w="960"/>
        <w:gridCol w:w="960"/>
      </w:tblGrid>
      <w:tr w:rsidR="00E266F1" w:rsidRPr="00500428" w14:paraId="00B15A06" w14:textId="77777777" w:rsidTr="003E4A60">
        <w:trPr>
          <w:trHeight w:val="300"/>
        </w:trPr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CFE5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5181B" w14:textId="22E6BC25" w:rsidR="00E266F1" w:rsidRPr="00500428" w:rsidRDefault="00001AD7" w:rsidP="00240F5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</w:rPr>
              <w:t>G</w:t>
            </w:r>
            <w:r w:rsidRPr="00500428">
              <w:rPr>
                <w:rFonts w:ascii="Arial" w:eastAsia="Times New Roman" w:hAnsi="Arial" w:cs="Arial"/>
                <w:b/>
                <w:bCs/>
                <w:color w:val="000000"/>
              </w:rPr>
              <w:t>ene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AA3D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</w:rPr>
            </w:pPr>
          </w:p>
        </w:tc>
        <w:tc>
          <w:tcPr>
            <w:tcW w:w="1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D503D" w14:textId="08CCA080" w:rsidR="00E266F1" w:rsidRPr="00500428" w:rsidRDefault="00001AD7" w:rsidP="00240F5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</w:rPr>
              <w:t>M</w:t>
            </w:r>
            <w:r w:rsidRPr="00500428">
              <w:rPr>
                <w:rFonts w:ascii="Arial" w:eastAsia="Times New Roman" w:hAnsi="Arial" w:cs="Arial"/>
                <w:b/>
                <w:bCs/>
                <w:color w:val="000000"/>
              </w:rPr>
              <w:t>utation</w:t>
            </w:r>
            <w:r w:rsidR="00A863A6">
              <w:rPr>
                <w:rFonts w:ascii="Arial" w:eastAsia="Times New Roman" w:hAnsi="Arial" w:cs="Arial"/>
                <w:b/>
                <w:bCs/>
                <w:color w:val="000000"/>
              </w:rPr>
              <w:t>s</w:t>
            </w:r>
          </w:p>
        </w:tc>
        <w:tc>
          <w:tcPr>
            <w:tcW w:w="1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C372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C00A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2A0D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B1811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8433653" w14:textId="77777777" w:rsidTr="003E4A60">
        <w:trPr>
          <w:trHeight w:val="300"/>
        </w:trPr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73A6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91B74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PIK3CA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EE46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E236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H701P_A2102C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0AA2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CCEA3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7D3E6A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87D3E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6D96F9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9B5E9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9893D3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P539R_C1616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FE702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22383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AFF17B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448FE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C52493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CFC62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CF2AE9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F909L_C2727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200B6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624BB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0032F9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3D09A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BA89E3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CA8D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0BAB179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A1046V_C3137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B5F17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FC959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6FA959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44E7F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F83556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704F4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B9F67B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Q546EK_C1636G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59FFA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B1FB1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90E7B7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48D15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292CAA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74FAF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6CC226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Y1021C_A3062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50B95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E3E68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6B888F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A267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07153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9D8A6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4D2712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E545KQ_G1633A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4B846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23A68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51478F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6A881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1F32AC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BCE10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111622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E453K_G1357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EF78E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FD8CE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0F9129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70F11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0DE185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5957D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58AB0F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Q060K_C178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B3A4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BAF29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45C0A5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4A601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654AE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B5E4D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21915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E545AGV_A1634CG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5E745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A1D45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E16EF9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0655E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01A104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F0393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4CF7AE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M1043V_A3127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ABA1B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166C16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19216E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F2B6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A53C24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510E9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2A86BF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E110K_G328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42279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F67FD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573A64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843E5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858FEA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2D2A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4C80DB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N345K_T1035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C21E8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1A427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0C834E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BE67E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3A4E3A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BE7C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01BEC80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H1047Y_C3139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0CBB9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84694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E681CF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A1F62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F6D228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D1EE7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8B5C38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E542KQ_G1624A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1A5D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85645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129F70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2B845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F8065B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CA867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395D94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R088Q_G263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BE36D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4B989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358CDF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F6B26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02680E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2C820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684108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H1047RL_A3140G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7B767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27CA87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CD22D6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E1DDD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40921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45F1A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F5445C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S405F_C1214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066A8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3127D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151082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25DC5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583718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A6A25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9AF48E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E418K_G1252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8BFF6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D23B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BB69D3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B378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C21706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E307D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5AFF7C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E545D_G1635C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C25E9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B4CA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18A5EA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BB50A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811FDB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3E662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5E129B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E542VG_A1625T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09A1E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94E7B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6F0749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5DFA3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455103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5AACB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07A1F4C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Q546LPR_A1637TC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38448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A96E1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89380F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B5ACB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1AF6C2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D4EA3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028FB0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K111N_G333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31E50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2BEF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28259C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C69EE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7C9E4D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5D1AD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9DBAB4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PIK3CA_Y1021HN_T3061C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46C8B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8DF87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DA3805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BB11F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CAE09E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BF9C0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00D22EC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1A589D8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9FD76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165DF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1FDE6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F9875B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8048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858F384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FGFR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82CBC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FD1177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GFR2_D283N_T849G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7E1F9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8E211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A45C2F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E8480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81FA22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9DD20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18EE7D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GFR2_N549KK_T1647G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616E8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DA5D9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58B4D5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56999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24FE1D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98E69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DD288F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GFR2_S252W_C755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DC62D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C88B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309812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23AD6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FBF5A7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FE389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5CE870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GFR2_N211I_A632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1FB10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D8037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88789B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ABE93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41DCF9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B1EF6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33A45E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GFR2_R612T_G1835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9919B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7D71E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725446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BA8FB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A272FD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637AA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F6595A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GFR2_W290C_G870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2A6BC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766C4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8D6693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BDDE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DFAF49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85A34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64D6195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0496CE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84E71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A363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24A4E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7F1B80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901BA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781D558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EPHA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E27E9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E1F36B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PHA2_G391R_G1171A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836FA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607EE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6A2AC4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2E3A1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B7751C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884B4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6BDC2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16459759_G_A_EPHA2_R657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D320E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F698C3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B77ED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F89417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A2344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CBC2F6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16461597_G_A_EPHA2_Q506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746C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0C8D2E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3435C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100D90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91EB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113F66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16459741_C_T_EPHA2_E663K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DFABA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E32084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509CD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69E06F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7F607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4CA5A54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09C2770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5D000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D757D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510B7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D53325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749E8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4F1875E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ME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E2E61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5BA191A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R988C_C2962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5DFF0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0D61F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744A4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947C8C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BEAFD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D6D619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46A3F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690C419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T230M_C689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3C62E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AAB16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64777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8286EE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EF3FA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268F78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EDC3E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F821D8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H1112Y_C3334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B4D5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671F4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196523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33EB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CE683C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59466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5EEAC3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M1268T_T3803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52A3A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5D5BC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51FDEA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DD8E1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4A07DC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06972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3E0CAA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N375S_A1124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CAE6D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07C51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3D8647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ADF02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5E3123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3D856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A3331E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Y1253D_T3757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0D7BC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53330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E08A41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91E39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AD42B6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93218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F7A40E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T1275I_C3824T_addrefse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1A0B8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3A34C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4DE346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8BFD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1913CE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D977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50B91C7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V1333I_G3997A_addrefseq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85ECE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981848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8E49F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CB9234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8B801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23BD9A7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E168D_G504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DAC1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4622B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AF41F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3932A2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C52D6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F6C329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DCD69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6720561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ET_T1010I_C3029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945D6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D0A54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6101E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A20DB2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C5D4C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3813E6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44846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4F996FF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4C682D5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9F622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864BD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1740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52480B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84DBE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8F45015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ERBB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B10D7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065DA3C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RBB2_D769H_G2305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601F0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93D37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10D91C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6A58A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ED6C6C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953D5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85E826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7_37864622_A_G_ERBB2_R92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BE714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986508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9E745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9E1B01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2CC8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B2342D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7_37883561_A_C_ERBB2_D1058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C9246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53A296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CBD4A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6A92E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615B6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8FCFAD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7_37881600_G_A_ERBB2_A890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3055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CDD89F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545CE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67C817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7F04D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0E8E9A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7_37873579_G_A_ERBB2_D582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58345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1BA898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02625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8841B8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217F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131CDA8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54F9348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62038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2F1B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83EF14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7C0FDD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3AF9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D7CCE76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DDR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094A7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077AFA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DDR1_A497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E2DB8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0BE66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924DD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20AECB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D6B9A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59E383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DFF81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583E51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69D1C9D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3A5B8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D663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AE193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3D1D3A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27DA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C0019D3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BRAF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EB62D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33C560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BRAF_V471F_G1411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BD4F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8D2BB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503475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B2A4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7678B8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61A1C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E8804F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BRAF_V590I_G1768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326D7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9F296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5D681E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D43A3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DCAC5A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0E21F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439C95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BRAF_G466EVA_G1397AT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EDC27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49D0A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2CAAB2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141DEF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713B37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D8173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1FFB46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BRAF_Y472C_T1414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B7E2C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84AC1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5C687D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13AA0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16E288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16BCE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559EAB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BRAF_L597R_T1790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8E77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9A915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528C98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55A5F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CCC8F0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97F66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6D3C43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BRAF_Y472S_A1415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51BA88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1C48F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810124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C7518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18F5E9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2CA9A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0768ED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BRAF_V600EAG_T1799ACG_F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51C5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13076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A87E14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9ACEA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CF64C0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CFC2A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06C0C4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BRAF_L597V_C1789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212C0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A2259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B6FD85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D9293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B0F226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A8D50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E01BCD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BRAF_G469EVA_G1406AT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B7819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F267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2BF43E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CB767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48DA76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5BD5E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132A2E0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543488F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77AEC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788E2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F1B52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A4E0C2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9BD6B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B8A2637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EPHA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E8FB1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DF5D64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4_66230893_C_T_EPHA5_R694H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2B61A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729661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33F3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720BB4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BEB01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2776863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4_66467570_G_T_EPHA5_C233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081C1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8868EC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3F00E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E12C21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AC9ED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95721B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PHA5_T856I_T2568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B5EB8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19B02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7270B0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20F36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426F20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203C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0CC560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PHA5_A454D_C1361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0C758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04831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CFBCB1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DE485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D89C15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CB05F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FB19D8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PHA5_K839E_A2517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F4AC4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827CD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A93A7E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AA6DA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F3C3EC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42611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4E92A92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6B70578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DA6A0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233B6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A9DD1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AB2E0B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9E108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3EC03CC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EPHA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5A884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C2A8CC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3_89457269_G_A_EPHA3_G584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6722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F29BB6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64B7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1D8325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0F8CF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59EDDE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3_89462339_A_T_EPHA3_D604V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B2F9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9A8217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06556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106153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69F5C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9063EE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3_89468429_C_T_EPHA3_L655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A8614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873C0A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1932F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BC4177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C65C1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0C6FED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3_89259384_G_C_EPHA3_K176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2AA7C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C80E4E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B1CEE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F5C76A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3F9C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86DA70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PHA3_G518T_GG1552T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AC93C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AD040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6E01C7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DB242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D06ADA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40D66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66F10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PHA3_F311L_T931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C7B79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DBC34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45E9F6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B0E39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318C48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838DF6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8DFB3F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3_89468517_G_A_EPHA3_R684Q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079EA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62FC3E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14E18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51C754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CBBC9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260FF09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4C8E6A2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8A95E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A5D34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A7172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23657C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7A55B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D366808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MAP2K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41B0A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221F36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MAP2K4_MEK4_Q142L_A426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833A8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6999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F346E4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D234E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045347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F9FD2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06710DF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3A32AF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7A0C4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3509E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CAD4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B8E5B8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7859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90ED2C1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ERBB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B7F9C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4F5FB9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RBB4_E872K_A2616T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C1C7D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1B6F6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F5B8C3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5AF77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FD4F98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76AE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C18FB5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RBB4_G917R_G2749A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70260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6FD56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A97C2E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1FF19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2847AF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6D026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4032D7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RBB4_E755K_G2265T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F449E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C51A8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A0A0B5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1CD63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C51A0B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90606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7D039C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RBB4_E1100K_G3298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45244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8E100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3536A8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624C9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C2229D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ABA17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45DA74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RBB4_S303Y_C908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E7E57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5A5AA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17EF4B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2B15B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9EDB2D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F2273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2AD7254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2_212566734_G_C_ERBB4_Q483E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BEB6F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11391C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7E93B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8F532F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1B0E7A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AB3B4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ERBB4_Y459N_T1375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2EF30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2E44D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9936C5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CD009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19CBDF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53127A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59CB8AA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7093506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81806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27AD6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336AC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B9D3CF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B12E8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3531630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ALK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86EFC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4AA666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ACVR1C_ALK7_W267R_T799C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289DF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401CC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8A7252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3973F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9221A6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5BB53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3542CF2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5F10CC8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8413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EB98B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4D9DA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1E0906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4A310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C48834E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NFE2L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E2416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6F3957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D29HNY_G85CA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BA8F0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0F2A9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DACDAA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0FD0A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CC544D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EF4E6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059F1B1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Q26L_A77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DEDCC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C8AA9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44423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0AFAB6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4DD62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41D256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2FCF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7E2FDD3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L30F_C88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465B9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33F31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01874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13036E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4F448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2045B5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30D4D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862642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G81S_G241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A9AFA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C4279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278EB5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B734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C6DAFB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FBB10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40C3B33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G31A_G92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BEEBA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62E84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76467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2C7058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EA1CD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762081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DDB8A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03024F4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D29G_A86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A7A0B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CCA0F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47D51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FE034D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2C305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248203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090CA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A36B29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L370V_C1108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6D26F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7D883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EA76DD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58348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DE34A9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B1B49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369B2A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E79K_G235A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F6F06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7098E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F32283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2E0F0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A042AC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EB0CC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057313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E82Q_G244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0831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561A0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21E742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3E528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BF0B88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E397F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24A9E4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R34Q_G101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A7BE3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38764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547655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5A1D3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D205B5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5C081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EAE659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D77A_A230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7D388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EECD5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875345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073D9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3D320F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A4DD1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0C316D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T80K_C239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4F511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E731F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CC06EF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66A6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41CF07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40C55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0DF6D7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NFE2L2_R34G_C100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77B71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B8AC8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646EC9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6E007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0142C3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F2391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3784F6C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02FC1ED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36E85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7BC56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508D3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5E4FE4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EF6D1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138FE72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HRA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86354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31B5D0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HRAS_G12_G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0459E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FA0DD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F2EFC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74E748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FAEB7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12804A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466A8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1370C4C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HRAS_G13_G3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3A186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C708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AD457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0ACA5C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D9C69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8A3B33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1F3F8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78D6577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HRAS_Q61_A18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E58C0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3AAE4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3BE42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015D88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60959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656A01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484B3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047AC4B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HRAS_Q61_G18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DA6A3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2A8F5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CA972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E87D7B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20D50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399AF6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EA18C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14C5131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677909F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7FB7E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BDC4D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36773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3E4585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6B487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AC70366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JAK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DA2CB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FF1EE9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JAK2_R1122P_G3365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5C461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F8E13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8E8541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1EC4C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96FBA5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4D8B3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0FE228D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JAK2_V617F_G1849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4505C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FCCA4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109C4E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EFCC5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17E8CA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E6D03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7CE96E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JAK2_Y931C_A2792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7F523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80DF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3A8C2F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D2ADC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360799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2468D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7AD7170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289AA13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2672D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10C27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00AAE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A92A1E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4D862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51F8392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KEAP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073A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516A7E1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KEAP1_Y54C_A161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74F71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386EC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FD683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05446E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59D1B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ECE44A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2D5E5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1989F47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KEAP1_A522V_C1565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75766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4BB46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2E2CF0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30FF4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EBF490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6238F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0230FD6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KEAP1_Y141C_A422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763AF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C050A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324A16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2C96B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39E77D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6773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8C6E8E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KEAP1_Q563E_C1687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E1422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B4AB8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6B361F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50AA9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4ADF35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5E4F0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7D0B101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KEAP1_C23Y_G69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74496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3187C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32CB6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1B5841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C2890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40F261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34E65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C759B5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KEAP1_R362Q_G1085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D4CBC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9B025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78EACC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9A5BC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BC0865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EE7A5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2ED93BE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5EDC83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9CA46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5ACD1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7BD45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C809DA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883D7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0A9F364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GRM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EB06E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D7512B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GRM8_P643T_C1927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5B649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2F955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B3E014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2C8C8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117B26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238BA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7FB08F8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GRM8_C64W_192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7E36E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0D439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E7B60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CCCB78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C3F48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C89DDC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0DEE3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217976E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GRM8_I574V_A1720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D410A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8EC29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0C7944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A8D21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B908A8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1E62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FA2DD5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GRM8_I575M_C1725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121AB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96A1B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D4B6BD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90E9C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965135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A2E1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04BA1AC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GRM8_Y471Y_M486T_T1413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A1E9F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9A2A0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8ACAA3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7414E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D51E16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418C0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2A4DCC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GRM8_I676M_A2028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B7878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D724D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C28031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0BBC1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43C187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83AA6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62E1AF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GRM8_M206V_A616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CC9F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17F53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770BF7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0C8D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AA543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1F458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07BB636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GRM8_G49R_G145C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E116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2CBD8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519FDB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6EDC2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700916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D79A1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194098D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5E333FA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1DA63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7E367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FC4CC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9C2A37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27B27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AF58C37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FLT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10FAC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4B71F07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LT3_S670R_C2010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232AA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28E4B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DB57C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532B48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06CF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F521F5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89F48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2375918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LT3_L947P_T2840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5C459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E6035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1A68C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2F93FA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433F1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FD7E56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88023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4CA16E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LT3_D895N_G2683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DD7FB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79B3F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AB59BA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0BC35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152642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D9342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57B2FCB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LT3_S670R_C2010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968B3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68A64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C0136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70F487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204C5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61CE80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FDAF9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3846921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LT3_L947P_T2840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5F72F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CA5C2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3EFA2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36F64D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5AD93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84BD55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454E7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DDF0FF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LT3_D895N_G2683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174DC3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31E01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29C2C8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7B8D2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5E3DCB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979C3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404FEEB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558610C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3DF5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081E0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750DB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3FC346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64107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5D8FA54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NOTCH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0832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5850A2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412375_C_T_NOTCH1_E424K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E3248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8B06E5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72BDC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5E6CF1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A3526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5E9C802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409014_C_A_NOTCH1_E719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EDFA8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4F8C58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852DD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73D243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A437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59FC1A9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409741_C_G_NOTCH1_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9407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E1800D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BFBCC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4B97F6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5A325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E4B1B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412381_G_A_NOTCH1_P422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72ED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6B553E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E44DD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68BB50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ACD20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4901C2B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401760_G_A_NOTCH1_Q1214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96AE9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E0DBA0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6014A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205988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B818B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0987FB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399799_C_T_NOTCH1_D1517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677C0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814DFD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A6CC8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D01280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69EF0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B03F93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397633_C_T_NOTCH1_S953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7CC81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C35571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DB17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70EAFD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7DD96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C0AF52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412204_C_T_NOTCH1_G481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6BA8B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D9FF01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5BE86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1F05ED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73FFC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62857A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400115_G_A_NOTCH1_F1411F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B84E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DA5DE0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CB0E6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7F37F8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6FFAE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9F8D40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9_139413277_C_A_NOTCH1_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EB945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80DA0C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43ED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C03554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EB6FC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412C80E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635A2D1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81431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F6D0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A3B2C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602EBF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DEE0F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A6A482B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FBXW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5F4FA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57F455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4_153252012_C_T_FBXW7_E332K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949AC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FB0F82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23E9C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1CD53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1138B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58B9CF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4_153251907_G_A_FBXW7_R367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50A4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207524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2CF41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E9DF7B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3518F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090CCF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4_153247175_T_C_FBXW7_R543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84D5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B1F100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EC393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A5CFC5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49FA1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D0B0AD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4_153247350_C_A_FBXW7_R484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AB711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F07A8F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B6694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DF1C47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0C381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2CFCEC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BWX7_R465HL_G1394A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3D543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D5396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C0AAA5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EACED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20D3C9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DB784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5EA28CD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BWX7_R505HLP_G1514AT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020BC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8A3B1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246002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36A21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AF5A40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A164B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6A100F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BWX7_R505CS_C1513T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ADF63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CA8B1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582B8E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802D5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A570D6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8AB3E1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C796E8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FBWX7_R465C_C1393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9285D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255D8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D238DA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FC1E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D34ABB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ACE1B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0B5B75C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4EC246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2156C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0B8D2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33D29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3E7FBE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FE177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9D7C565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NOTCH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BC62E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272AD5A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120491659_T_C_NOTCH2_Y857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53B8D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855381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B6E1C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400264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CA026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4CA3C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120497721_C_A_NOTCH2_V721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76242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89959E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55C15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CE7118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98499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84C5F7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120459031_C_T_NOTCH2_R2105Q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F6BC0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9F780F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1AAD3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073D69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FC673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4C10E60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120466376_C_A_NOTCH2_R1581R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5564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EC269E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1AC33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8C0062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B7B7B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810BDC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120491681_C_A_NOTCH2_E850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4C64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74D987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658D7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9F12A8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F9798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04B6F21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797297A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31A59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AA27F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CBD23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1ED362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DF2EC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B125372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NOTCH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181D5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5D2BA0F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9_15299951_C_A_NOTCH3_V409V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CC4E8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199EE7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428CE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823FF2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00BD2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4F658BA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9_15297790_C_G_NOTCH3_C617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AAB9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107EAA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5EE63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8B367D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A257A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008EBD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9_15281607_C_T_NOTCH3_R1589Q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4C23D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110ED4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C2436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2A01FA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EC339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47834E5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9_15299878_C_T_NOTCH3_E434K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60510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D9FFC3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6AB88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63695E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2248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59318DA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5D14357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5391A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07D72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D626E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7D8E8D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9B67E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DECE87F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ASH1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A02E2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01826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155448001_C_A_ASH1L_E1554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803E0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85F651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6946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CC10C3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FE4A4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6A7598A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3C6F3F3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D8684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2498E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0B739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21D2B4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B60464" w14:textId="01BFDEA1" w:rsidR="00E266F1" w:rsidRPr="00500428" w:rsidRDefault="008D28D2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7D32C6C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BCORL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5BF8A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25E510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X_129149043_G_A_BCORL1_T765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57E5F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D9A800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1370F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8E1392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595D7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66353B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X_129159151_G_A_BCORL1_R1292Q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8FFAE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F03151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2EB19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9608D6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1E940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3822571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1873F92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2B1BC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D642E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D1003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C7505D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4C6FD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36B6133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CASR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7CB0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5F7ACA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3_122003439_G_A_CASR_A890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B19A3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92CDE7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6D0FB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300FC2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D65D1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65BE8EB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3_122002533_CASR_IVS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765F1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2A05C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A12531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5F4B0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7CE368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0F34A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0B63F9D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3_122002834_G_A_CASR_R688H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7524D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E9EE51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0AB2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16F098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CE6EB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597B46E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695C66D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E1665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2038E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34B8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BF8787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C6E44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92FE0CB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DUSP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CF885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20AF2F9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0_112266869_G_A_DUSP5_T235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C1FC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D00376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31BE6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D623B1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822B7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08C93D1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2B3A11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B8435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FB7F4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4E7C3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4D3E76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593F3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6DAAC4B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ENPP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10A37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F5D085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132196917_C_A_ENPP1_A494D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15DD3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90530E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627B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D2784E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21A73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2618F65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132211532_G_A_ENPP1_A835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B06AF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5AB5742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328C6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940130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267FF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52089FD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2FE9DFC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3A2D0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DF5D8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14166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2BD55A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3F7EE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3F359E7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EPHA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CCB69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3D85266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7_143096979_EPHA1_F200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201B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D3CF1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68A4E2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8B40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D3E283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996BE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4CCD069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7_143096888_A_T_EPHA1_C231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826C8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25827B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E644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6DEE42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E2829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3FB94C2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42AA3CF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F1CBA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1EFCD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D7AE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1F4797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F845C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19A139A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EPHA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EEBDC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7F37C6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93979206_T_C_EPHA7_K541R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F812C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59D3CD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E48DA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D1B9E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AAFBC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4589B33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94120763_T_C_EPHA7_Q96Q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AC5DF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E09D29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34173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56A7BC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1B7E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26CAFC3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94120472_T_A_EPHA7_I193I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3B9D2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2156BB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DFCAE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977218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4D572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44159F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93965711_C_T_EPHA7_L739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83A9C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655D99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D25AA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2ED306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65E69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04AD66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94120517_G_T_EPHA7_S178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0F770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A2BAAA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89BA2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CB7D99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22504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36E0A5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94120846_G_A_EPHA7_R69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90341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6061C6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83DAC9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1130F5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4091C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F25BEA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94120489_C_T_EPHA7_D188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102FC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642D2D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7D0C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F42B27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C493B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0C636DD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93956681_C_A_EPHA7_G852V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7A420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564102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A0527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D883B1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50442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0853D2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6_93979237_G_C_EPHA7_D531H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BF712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5E247B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CB6F3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97792A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414D7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03455DF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1732AC1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01B72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DBD26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2433C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736EE0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E5C77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E2107F9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GPC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3BD81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06DCBA5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3_93518551_G_C_GPC5_M526I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E5CEA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ED482B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57912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768B85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74073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7946AD1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276C185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EE7D2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44EA5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DEA7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6A7554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A7E7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96309A3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HDAC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7596E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052B940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X_48665100_A_T_HDAC6_M207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D9D40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8C1624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7F44B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97BAB4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6655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48FA3E9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4340A9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AB1B5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4530A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67374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388D1A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E35D4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67E9528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HHIP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2CFEF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263F197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4_145640051_G_A_HHIP_S568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C1814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8F5B0B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E036E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EA82FF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543DE1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27AC9C6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23FA140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DE67B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3DD34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DE8D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EA2652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89AE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0E72ACC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JAK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61BA8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33DFF4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9_17937600_G_C_JAK3_A1109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77E53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6745A6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10272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1BB82D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96A93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0BE5ED7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9_17955190_G_A_JAK3_Q13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D46D5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05326A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BDA3F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E47D17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3BDA7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0739A47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4967EFE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6C50D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66C1C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245EB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7B3D3C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FF35D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9C0D96A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MAPK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61715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3466C3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22_22127167_MAPK1_D321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B2C17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D84D26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CF8CC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D5947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1307F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0626228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0007F9B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04162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D1EDB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998B6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7602F1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8925F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7826AEF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PARP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4D07C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32F972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226564907_T_A_PARP1_M615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C5692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4F18FE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FCA14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9C546D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3C6D2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1934DF2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1C613DB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89AD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C9A38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9291D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7CC2FC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29EC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D713F6B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PARP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9AB0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5808CB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8_145059413_C_T_PARP10_E265K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A4292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7B18CC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5211B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A7DFE8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998C1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639FC6B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0397203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BCA21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A4508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B35AD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14068D4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7191F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CFA9ADD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PARP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13BEB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1894A2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3_122335901_A_G_PARP15_Y63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EF814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95A45B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0238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334C1A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F6C15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5A63B3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3DF99B3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C3891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6FB6A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BE5F4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7939A6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31614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C6E0542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PIK3C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CCA9B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D97AB5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7_106509582_C_T_PIK3CG_P526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943A7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6A6334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9763F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EE1FE6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EA685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11B111F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7_106509478_G_AT_PIK3CG_G491EV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0C0EF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8E37389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0B059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EE1311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24252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05B22A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7_106545584_C_A_PIK3CG_R1021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04093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A941E7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D44AE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349CF4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A2282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14EADA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10C395A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51F22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C48A8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024EC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49858853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62ECE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127B3BC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RASA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270E4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045AE77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5_86682672_C_A_RASA1_F959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6DE8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F9E820C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CBBBC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CF0BE0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B602F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739D301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5_86627240_T_G_RASA1_L205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4C066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5AF70B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EFDE1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32859D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0AA72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39BA6EA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403439C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99BF8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56041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E718C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D1830A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854E6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31D27AC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STAT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87C7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3EC283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2_191856003_G_T_STAT1_Q330K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CEE44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ACE25AD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0FBE8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B0C1F0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0FF47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7E2147C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5DCC588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6CA01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46478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33EB1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E97460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188154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CA5C7F9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ROS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F55A5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3596E4D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ROS1_P198L_C593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D5D8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EF1D1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3BC8E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4FC953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67053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73FD42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BA35A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0A939E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ROS1_Y891C_A2672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205FB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05AE4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C22A87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F63A2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5920A5D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87A04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2118" w:type="dxa"/>
            <w:gridSpan w:val="2"/>
            <w:shd w:val="clear" w:color="auto" w:fill="auto"/>
            <w:noWrap/>
            <w:vAlign w:val="bottom"/>
            <w:hideMark/>
          </w:tcPr>
          <w:p w14:paraId="721D400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ROS1_S716I_G2147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2D294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95443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66A70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23C8AE8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A5867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123732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0520F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77CE8B5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ROS1_I2151F_A6451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C503F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36EA5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3E3E0E8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DC16E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A66AB8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CF223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3078" w:type="dxa"/>
            <w:gridSpan w:val="3"/>
            <w:shd w:val="clear" w:color="auto" w:fill="auto"/>
            <w:noWrap/>
            <w:vAlign w:val="bottom"/>
            <w:hideMark/>
          </w:tcPr>
          <w:p w14:paraId="485FD54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ROS1_D1225DH_G3673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86854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B39EE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3CF2585F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37E7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23C1439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4B48E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0B38BD9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1ACDB3A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72D6A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A29B1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249EF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9E51CAB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34FFA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440FDB7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STAT5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5230F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682D6B9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7_40453299_C_T_STAT5A_F332F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8657D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70EAA295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8970C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4B7BBD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AECAA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17A1398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1F28566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881C1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A97FC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98F48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918EF57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6C148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15D711C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PTCH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C9442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4C490F5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_45307694_C_G_PTCH2_L30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DE882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BA1685E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A2D3E5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7DA7B24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6E856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1C00FBA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6CC37F8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001E8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A1168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EB582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17CDD56A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2DD1C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3AD50A2B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STAT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F3F5C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3F28AB2F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7_40498671_C_G_STAT3_E63D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3C066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0E65875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8107F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471C75DD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E269EA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6E060C8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791C4F3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17003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7009B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323D4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D6C2D80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04DC94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1D8F15C6" w14:textId="77777777" w:rsidR="00E266F1" w:rsidRPr="008D28D2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</w:rPr>
            </w:pPr>
            <w:r w:rsidRPr="008D28D2">
              <w:rPr>
                <w:rFonts w:ascii="Arial" w:eastAsia="Times New Roman" w:hAnsi="Arial" w:cs="Arial"/>
                <w:i/>
                <w:color w:val="000000"/>
              </w:rPr>
              <w:t>STAT5B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431803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4038" w:type="dxa"/>
            <w:gridSpan w:val="4"/>
            <w:shd w:val="clear" w:color="auto" w:fill="auto"/>
            <w:noWrap/>
            <w:vAlign w:val="bottom"/>
            <w:hideMark/>
          </w:tcPr>
          <w:p w14:paraId="49FCDEB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00428">
              <w:rPr>
                <w:rFonts w:ascii="Arial" w:eastAsia="Times New Roman" w:hAnsi="Arial" w:cs="Arial"/>
                <w:color w:val="000000"/>
              </w:rPr>
              <w:t>chr17_40375520_T_A_STAT5B_I144F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F8F218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6ECE3416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1A7CD7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053408D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43030E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7DD914B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0BFC882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1FFE15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75722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A9BD41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  <w:tr w:rsidR="00E266F1" w:rsidRPr="00500428" w14:paraId="59C9F061" w14:textId="77777777" w:rsidTr="003E4A6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B134A6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83" w:type="dxa"/>
            <w:shd w:val="clear" w:color="auto" w:fill="auto"/>
            <w:noWrap/>
            <w:vAlign w:val="bottom"/>
            <w:hideMark/>
          </w:tcPr>
          <w:p w14:paraId="643DC840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383A8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111" w:type="dxa"/>
            <w:shd w:val="clear" w:color="auto" w:fill="auto"/>
            <w:noWrap/>
            <w:vAlign w:val="bottom"/>
            <w:hideMark/>
          </w:tcPr>
          <w:p w14:paraId="55295F59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07" w:type="dxa"/>
            <w:shd w:val="clear" w:color="auto" w:fill="auto"/>
            <w:noWrap/>
            <w:vAlign w:val="bottom"/>
            <w:hideMark/>
          </w:tcPr>
          <w:p w14:paraId="2F3BB62B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C86B7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D0420C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82A392" w14:textId="77777777" w:rsidR="00E266F1" w:rsidRPr="00500428" w:rsidRDefault="00E266F1" w:rsidP="00240F59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</w:tr>
    </w:tbl>
    <w:p w14:paraId="331798FF" w14:textId="77777777" w:rsidR="00E266F1" w:rsidRPr="00500428" w:rsidRDefault="00E266F1" w:rsidP="00E266F1">
      <w:pPr>
        <w:rPr>
          <w:rFonts w:ascii="Arial" w:hAnsi="Arial" w:cs="Arial"/>
        </w:rPr>
      </w:pPr>
    </w:p>
    <w:p w14:paraId="38767D3F" w14:textId="77777777" w:rsidR="00DC0D96" w:rsidRDefault="00DC0D96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627AF382" w14:textId="512D53A9" w:rsidR="00DC0D96" w:rsidRDefault="00DC0D96" w:rsidP="00DC0D96">
      <w:pPr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lastRenderedPageBreak/>
        <w:t>Supplementary Table 2</w:t>
      </w:r>
      <w:r w:rsidRPr="00500428">
        <w:rPr>
          <w:rFonts w:ascii="Arial" w:hAnsi="Arial" w:cs="Arial"/>
        </w:rPr>
        <w:t>.</w:t>
      </w:r>
      <w:proofErr w:type="gramEnd"/>
      <w:r>
        <w:rPr>
          <w:rFonts w:ascii="Arial" w:hAnsi="Arial" w:cs="Arial"/>
        </w:rPr>
        <w:t xml:space="preserve"> Components of the RPPA PI3K/AKT and TSC/</w:t>
      </w:r>
      <w:proofErr w:type="spellStart"/>
      <w:r>
        <w:rPr>
          <w:rFonts w:ascii="Arial" w:hAnsi="Arial" w:cs="Arial"/>
        </w:rPr>
        <w:t>mTOR</w:t>
      </w:r>
      <w:proofErr w:type="spellEnd"/>
      <w:r>
        <w:rPr>
          <w:rFonts w:ascii="Arial" w:hAnsi="Arial" w:cs="Arial"/>
        </w:rPr>
        <w:t xml:space="preserve"> scor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76"/>
        <w:gridCol w:w="2277"/>
        <w:gridCol w:w="2277"/>
        <w:gridCol w:w="2277"/>
      </w:tblGrid>
      <w:tr w:rsidR="00DC0D96" w:rsidRPr="00F53BE4" w14:paraId="3F90ED9C" w14:textId="77777777" w:rsidTr="004649B5">
        <w:tc>
          <w:tcPr>
            <w:tcW w:w="4553" w:type="dxa"/>
            <w:gridSpan w:val="2"/>
          </w:tcPr>
          <w:p w14:paraId="21DCB5D8" w14:textId="77777777" w:rsidR="00DC0D96" w:rsidRPr="00F53BE4" w:rsidRDefault="00DC0D96" w:rsidP="004649B5">
            <w:pPr>
              <w:jc w:val="center"/>
              <w:rPr>
                <w:rFonts w:ascii="Arial" w:hAnsi="Arial" w:cs="Arial"/>
                <w:b/>
                <w:sz w:val="28"/>
                <w:szCs w:val="28"/>
              </w:rPr>
            </w:pPr>
            <w:r w:rsidRPr="00F53BE4">
              <w:rPr>
                <w:rFonts w:ascii="Arial" w:hAnsi="Arial" w:cs="Arial"/>
                <w:b/>
                <w:sz w:val="28"/>
                <w:szCs w:val="28"/>
              </w:rPr>
              <w:t>PI3K/AKT Score</w:t>
            </w:r>
          </w:p>
        </w:tc>
        <w:tc>
          <w:tcPr>
            <w:tcW w:w="4554" w:type="dxa"/>
            <w:gridSpan w:val="2"/>
          </w:tcPr>
          <w:p w14:paraId="2B38DD5C" w14:textId="77777777" w:rsidR="00DC0D96" w:rsidRPr="00F53BE4" w:rsidRDefault="00DC0D96" w:rsidP="004649B5">
            <w:pPr>
              <w:jc w:val="center"/>
              <w:rPr>
                <w:rFonts w:ascii="Arial" w:hAnsi="Arial" w:cs="Arial"/>
                <w:b/>
                <w:sz w:val="28"/>
                <w:szCs w:val="28"/>
              </w:rPr>
            </w:pPr>
            <w:r w:rsidRPr="00F53BE4">
              <w:rPr>
                <w:rFonts w:ascii="Arial" w:hAnsi="Arial" w:cs="Arial"/>
                <w:b/>
                <w:sz w:val="28"/>
                <w:szCs w:val="28"/>
              </w:rPr>
              <w:t>TSC/</w:t>
            </w:r>
            <w:proofErr w:type="spellStart"/>
            <w:r w:rsidRPr="00F53BE4">
              <w:rPr>
                <w:rFonts w:ascii="Arial" w:hAnsi="Arial" w:cs="Arial"/>
                <w:b/>
                <w:sz w:val="28"/>
                <w:szCs w:val="28"/>
              </w:rPr>
              <w:t>mTOR</w:t>
            </w:r>
            <w:proofErr w:type="spellEnd"/>
            <w:r w:rsidRPr="00F53BE4">
              <w:rPr>
                <w:rFonts w:ascii="Arial" w:hAnsi="Arial" w:cs="Arial"/>
                <w:b/>
                <w:sz w:val="28"/>
                <w:szCs w:val="28"/>
              </w:rPr>
              <w:t xml:space="preserve"> Score</w:t>
            </w:r>
          </w:p>
        </w:tc>
      </w:tr>
      <w:tr w:rsidR="00DC0D96" w:rsidRPr="00F53BE4" w14:paraId="53C29759" w14:textId="77777777" w:rsidTr="004649B5">
        <w:tc>
          <w:tcPr>
            <w:tcW w:w="2276" w:type="dxa"/>
          </w:tcPr>
          <w:p w14:paraId="35F855AF" w14:textId="77777777" w:rsidR="00DC0D96" w:rsidRPr="00F53BE4" w:rsidRDefault="00DC0D96" w:rsidP="004649B5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F53BE4">
              <w:rPr>
                <w:rFonts w:ascii="Arial" w:hAnsi="Arial" w:cs="Arial"/>
                <w:b/>
                <w:sz w:val="24"/>
                <w:szCs w:val="24"/>
              </w:rPr>
              <w:t>Protein</w:t>
            </w:r>
          </w:p>
        </w:tc>
        <w:tc>
          <w:tcPr>
            <w:tcW w:w="2277" w:type="dxa"/>
          </w:tcPr>
          <w:p w14:paraId="12FBF684" w14:textId="77777777" w:rsidR="00DC0D96" w:rsidRPr="00F53BE4" w:rsidRDefault="00DC0D96" w:rsidP="004649B5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F53BE4">
              <w:rPr>
                <w:rFonts w:ascii="Arial" w:hAnsi="Arial" w:cs="Arial"/>
                <w:b/>
                <w:sz w:val="24"/>
                <w:szCs w:val="24"/>
              </w:rPr>
              <w:t>Direction of regulation</w:t>
            </w:r>
          </w:p>
        </w:tc>
        <w:tc>
          <w:tcPr>
            <w:tcW w:w="2277" w:type="dxa"/>
          </w:tcPr>
          <w:p w14:paraId="672CD48E" w14:textId="77777777" w:rsidR="00DC0D96" w:rsidRPr="00F53BE4" w:rsidRDefault="00DC0D96" w:rsidP="004649B5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F53BE4">
              <w:rPr>
                <w:rFonts w:ascii="Arial" w:hAnsi="Arial" w:cs="Arial"/>
                <w:b/>
                <w:sz w:val="24"/>
                <w:szCs w:val="24"/>
              </w:rPr>
              <w:t>Protein</w:t>
            </w:r>
          </w:p>
        </w:tc>
        <w:tc>
          <w:tcPr>
            <w:tcW w:w="2277" w:type="dxa"/>
          </w:tcPr>
          <w:p w14:paraId="3DE34B0A" w14:textId="77777777" w:rsidR="00DC0D96" w:rsidRPr="00F53BE4" w:rsidRDefault="00DC0D96" w:rsidP="004649B5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F53BE4">
              <w:rPr>
                <w:rFonts w:ascii="Arial" w:hAnsi="Arial" w:cs="Arial"/>
                <w:b/>
                <w:sz w:val="24"/>
                <w:szCs w:val="24"/>
              </w:rPr>
              <w:t>Direction of regulation</w:t>
            </w:r>
          </w:p>
        </w:tc>
      </w:tr>
      <w:tr w:rsidR="00DC0D96" w:rsidRPr="00F53BE4" w14:paraId="6DBEED4C" w14:textId="77777777" w:rsidTr="004649B5">
        <w:tc>
          <w:tcPr>
            <w:tcW w:w="2276" w:type="dxa"/>
          </w:tcPr>
          <w:p w14:paraId="6B350D91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AKT (S473)</w:t>
            </w:r>
          </w:p>
        </w:tc>
        <w:tc>
          <w:tcPr>
            <w:tcW w:w="2277" w:type="dxa"/>
          </w:tcPr>
          <w:p w14:paraId="6D566484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  <w:tc>
          <w:tcPr>
            <w:tcW w:w="2277" w:type="dxa"/>
          </w:tcPr>
          <w:p w14:paraId="265B0AEC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4E-BP1(S65)</w:t>
            </w:r>
          </w:p>
        </w:tc>
        <w:tc>
          <w:tcPr>
            <w:tcW w:w="2277" w:type="dxa"/>
          </w:tcPr>
          <w:p w14:paraId="0DBEDA07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</w:tr>
      <w:tr w:rsidR="00DC0D96" w:rsidRPr="00F53BE4" w14:paraId="2765943C" w14:textId="77777777" w:rsidTr="004649B5">
        <w:tc>
          <w:tcPr>
            <w:tcW w:w="2276" w:type="dxa"/>
          </w:tcPr>
          <w:p w14:paraId="50A263A3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AKT (T308)</w:t>
            </w:r>
          </w:p>
        </w:tc>
        <w:tc>
          <w:tcPr>
            <w:tcW w:w="2277" w:type="dxa"/>
          </w:tcPr>
          <w:p w14:paraId="00D534C4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  <w:tc>
          <w:tcPr>
            <w:tcW w:w="2277" w:type="dxa"/>
          </w:tcPr>
          <w:p w14:paraId="0E5600CC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4E-BP1 (T37/47)</w:t>
            </w:r>
          </w:p>
        </w:tc>
        <w:tc>
          <w:tcPr>
            <w:tcW w:w="2277" w:type="dxa"/>
          </w:tcPr>
          <w:p w14:paraId="1469516E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</w:tr>
      <w:tr w:rsidR="00DC0D96" w:rsidRPr="00F53BE4" w14:paraId="78D59F61" w14:textId="77777777" w:rsidTr="004649B5">
        <w:tc>
          <w:tcPr>
            <w:tcW w:w="2276" w:type="dxa"/>
          </w:tcPr>
          <w:p w14:paraId="7EF48484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GSK3</w:t>
            </w:r>
            <w:r>
              <w:rPr>
                <w:rFonts w:ascii="Arial" w:hAnsi="Arial" w:cs="Arial"/>
                <w:sz w:val="24"/>
                <w:szCs w:val="24"/>
              </w:rPr>
              <w:t xml:space="preserve"> (S9)</w:t>
            </w:r>
          </w:p>
        </w:tc>
        <w:tc>
          <w:tcPr>
            <w:tcW w:w="2277" w:type="dxa"/>
          </w:tcPr>
          <w:p w14:paraId="058CC5CA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  <w:tc>
          <w:tcPr>
            <w:tcW w:w="2277" w:type="dxa"/>
          </w:tcPr>
          <w:p w14:paraId="048C7BA0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4E-BP1 (T70)</w:t>
            </w:r>
          </w:p>
        </w:tc>
        <w:tc>
          <w:tcPr>
            <w:tcW w:w="2277" w:type="dxa"/>
          </w:tcPr>
          <w:p w14:paraId="1C6F672B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</w:tr>
      <w:tr w:rsidR="00DC0D96" w:rsidRPr="00F53BE4" w14:paraId="0C600911" w14:textId="77777777" w:rsidTr="004649B5">
        <w:tc>
          <w:tcPr>
            <w:tcW w:w="2276" w:type="dxa"/>
          </w:tcPr>
          <w:p w14:paraId="3650465F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GSK3-α/β</w:t>
            </w:r>
            <w:r>
              <w:rPr>
                <w:rFonts w:ascii="Arial" w:hAnsi="Arial" w:cs="Arial"/>
                <w:sz w:val="24"/>
                <w:szCs w:val="24"/>
              </w:rPr>
              <w:t xml:space="preserve"> (S9/21)</w:t>
            </w:r>
          </w:p>
        </w:tc>
        <w:tc>
          <w:tcPr>
            <w:tcW w:w="2277" w:type="dxa"/>
          </w:tcPr>
          <w:p w14:paraId="40A88733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  <w:tc>
          <w:tcPr>
            <w:tcW w:w="2277" w:type="dxa"/>
          </w:tcPr>
          <w:p w14:paraId="1C577D75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</w:t>
            </w:r>
            <w:proofErr w:type="spellStart"/>
            <w:r w:rsidRPr="00F53BE4">
              <w:rPr>
                <w:rFonts w:ascii="Arial" w:hAnsi="Arial" w:cs="Arial"/>
                <w:sz w:val="24"/>
                <w:szCs w:val="24"/>
              </w:rPr>
              <w:t>mTOR</w:t>
            </w:r>
            <w:proofErr w:type="spellEnd"/>
            <w:r>
              <w:rPr>
                <w:rFonts w:ascii="Arial" w:hAnsi="Arial" w:cs="Arial"/>
                <w:sz w:val="24"/>
                <w:szCs w:val="24"/>
              </w:rPr>
              <w:t xml:space="preserve"> (S2488)</w:t>
            </w:r>
          </w:p>
        </w:tc>
        <w:tc>
          <w:tcPr>
            <w:tcW w:w="2277" w:type="dxa"/>
          </w:tcPr>
          <w:p w14:paraId="6374A162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</w:tr>
      <w:tr w:rsidR="00DC0D96" w:rsidRPr="00F53BE4" w14:paraId="4EC60D58" w14:textId="77777777" w:rsidTr="004649B5">
        <w:tc>
          <w:tcPr>
            <w:tcW w:w="2276" w:type="dxa"/>
          </w:tcPr>
          <w:p w14:paraId="5B488A32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p27 (T157)</w:t>
            </w:r>
          </w:p>
        </w:tc>
        <w:tc>
          <w:tcPr>
            <w:tcW w:w="2277" w:type="dxa"/>
          </w:tcPr>
          <w:p w14:paraId="08EA82C6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  <w:tc>
          <w:tcPr>
            <w:tcW w:w="2277" w:type="dxa"/>
          </w:tcPr>
          <w:p w14:paraId="27A79AE8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p70S6K</w:t>
            </w:r>
            <w:r>
              <w:rPr>
                <w:rFonts w:ascii="Arial" w:hAnsi="Arial" w:cs="Arial"/>
                <w:sz w:val="24"/>
                <w:szCs w:val="24"/>
              </w:rPr>
              <w:t xml:space="preserve"> (T389)</w:t>
            </w:r>
          </w:p>
        </w:tc>
        <w:tc>
          <w:tcPr>
            <w:tcW w:w="2277" w:type="dxa"/>
          </w:tcPr>
          <w:p w14:paraId="63EE79DD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</w:tr>
      <w:tr w:rsidR="00DC0D96" w:rsidRPr="00F53BE4" w14:paraId="0C405D7A" w14:textId="77777777" w:rsidTr="004649B5">
        <w:tc>
          <w:tcPr>
            <w:tcW w:w="2276" w:type="dxa"/>
          </w:tcPr>
          <w:p w14:paraId="1EFABEB0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p27 (T198)</w:t>
            </w:r>
          </w:p>
        </w:tc>
        <w:tc>
          <w:tcPr>
            <w:tcW w:w="2277" w:type="dxa"/>
          </w:tcPr>
          <w:p w14:paraId="147237FD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  <w:tc>
          <w:tcPr>
            <w:tcW w:w="2277" w:type="dxa"/>
          </w:tcPr>
          <w:p w14:paraId="7CDA9469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S6 (S235/236)</w:t>
            </w:r>
          </w:p>
        </w:tc>
        <w:tc>
          <w:tcPr>
            <w:tcW w:w="2277" w:type="dxa"/>
          </w:tcPr>
          <w:p w14:paraId="687C867D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</w:tr>
      <w:tr w:rsidR="00DC0D96" w:rsidRPr="00F53BE4" w14:paraId="578CB082" w14:textId="77777777" w:rsidTr="004649B5">
        <w:tc>
          <w:tcPr>
            <w:tcW w:w="2276" w:type="dxa"/>
          </w:tcPr>
          <w:p w14:paraId="1C4ED2A9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PRAS40</w:t>
            </w:r>
            <w:r>
              <w:rPr>
                <w:rFonts w:ascii="Arial" w:hAnsi="Arial" w:cs="Arial"/>
                <w:sz w:val="24"/>
                <w:szCs w:val="24"/>
              </w:rPr>
              <w:t xml:space="preserve"> (T246)</w:t>
            </w:r>
          </w:p>
        </w:tc>
        <w:tc>
          <w:tcPr>
            <w:tcW w:w="2277" w:type="dxa"/>
          </w:tcPr>
          <w:p w14:paraId="16F45FDC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  <w:tc>
          <w:tcPr>
            <w:tcW w:w="2277" w:type="dxa"/>
          </w:tcPr>
          <w:p w14:paraId="380E32D2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-S6 (S240/244)</w:t>
            </w:r>
          </w:p>
        </w:tc>
        <w:tc>
          <w:tcPr>
            <w:tcW w:w="2277" w:type="dxa"/>
          </w:tcPr>
          <w:p w14:paraId="13C06919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+</w:t>
            </w:r>
          </w:p>
        </w:tc>
      </w:tr>
      <w:tr w:rsidR="00DC0D96" w:rsidRPr="00F53BE4" w14:paraId="2908503D" w14:textId="77777777" w:rsidTr="004649B5">
        <w:tc>
          <w:tcPr>
            <w:tcW w:w="2276" w:type="dxa"/>
          </w:tcPr>
          <w:p w14:paraId="4B5C4F8E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INPP4B</w:t>
            </w:r>
          </w:p>
        </w:tc>
        <w:tc>
          <w:tcPr>
            <w:tcW w:w="2277" w:type="dxa"/>
          </w:tcPr>
          <w:p w14:paraId="2F64DCBE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-</w:t>
            </w:r>
          </w:p>
        </w:tc>
        <w:tc>
          <w:tcPr>
            <w:tcW w:w="2277" w:type="dxa"/>
          </w:tcPr>
          <w:p w14:paraId="4B753CEA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277" w:type="dxa"/>
          </w:tcPr>
          <w:p w14:paraId="6BAEB951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DC0D96" w:rsidRPr="00F53BE4" w14:paraId="737DCFE6" w14:textId="77777777" w:rsidTr="004649B5">
        <w:tc>
          <w:tcPr>
            <w:tcW w:w="2276" w:type="dxa"/>
          </w:tcPr>
          <w:p w14:paraId="3EFAF8B8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PTEN</w:t>
            </w:r>
          </w:p>
        </w:tc>
        <w:tc>
          <w:tcPr>
            <w:tcW w:w="2277" w:type="dxa"/>
          </w:tcPr>
          <w:p w14:paraId="3D248C67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  <w:r w:rsidRPr="00F53BE4">
              <w:rPr>
                <w:rFonts w:ascii="Arial" w:hAnsi="Arial" w:cs="Arial"/>
                <w:sz w:val="24"/>
                <w:szCs w:val="24"/>
              </w:rPr>
              <w:t>-</w:t>
            </w:r>
          </w:p>
        </w:tc>
        <w:tc>
          <w:tcPr>
            <w:tcW w:w="2277" w:type="dxa"/>
          </w:tcPr>
          <w:p w14:paraId="3E2B11ED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277" w:type="dxa"/>
          </w:tcPr>
          <w:p w14:paraId="155B8804" w14:textId="77777777" w:rsidR="00DC0D96" w:rsidRPr="00F53BE4" w:rsidRDefault="00DC0D96" w:rsidP="004649B5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</w:tbl>
    <w:p w14:paraId="3C9DB193" w14:textId="77777777" w:rsidR="00DC0D96" w:rsidRDefault="00DC0D96" w:rsidP="00DC0D96">
      <w:pPr>
        <w:rPr>
          <w:rFonts w:ascii="Arial" w:hAnsi="Arial" w:cs="Arial"/>
          <w:b/>
        </w:rPr>
      </w:pPr>
    </w:p>
    <w:p w14:paraId="2B554DB9" w14:textId="77777777" w:rsidR="00E266F1" w:rsidRPr="00500428" w:rsidRDefault="00E266F1" w:rsidP="00E266F1">
      <w:pPr>
        <w:rPr>
          <w:rFonts w:ascii="Arial" w:hAnsi="Arial" w:cs="Arial"/>
        </w:rPr>
      </w:pPr>
      <w:r w:rsidRPr="00500428">
        <w:rPr>
          <w:rFonts w:ascii="Arial" w:hAnsi="Arial" w:cs="Arial"/>
        </w:rPr>
        <w:br w:type="page"/>
      </w:r>
    </w:p>
    <w:p w14:paraId="029378F2" w14:textId="57D2A40C" w:rsidR="00E266F1" w:rsidRPr="00500428" w:rsidRDefault="002319BE" w:rsidP="00E266F1">
      <w:pPr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lastRenderedPageBreak/>
        <w:t>Supplementary Table 3</w:t>
      </w:r>
      <w:r w:rsidR="00001AD7">
        <w:rPr>
          <w:rFonts w:ascii="Arial" w:hAnsi="Arial" w:cs="Arial"/>
        </w:rPr>
        <w:t>.</w:t>
      </w:r>
      <w:proofErr w:type="gramEnd"/>
      <w:r w:rsidR="00001AD7" w:rsidRPr="00500428">
        <w:rPr>
          <w:rFonts w:ascii="Arial" w:hAnsi="Arial" w:cs="Arial"/>
        </w:rPr>
        <w:t xml:space="preserve"> </w:t>
      </w:r>
      <w:r w:rsidR="00E266F1" w:rsidRPr="00E47E5B">
        <w:rPr>
          <w:rFonts w:ascii="Arial" w:hAnsi="Arial" w:cs="Arial"/>
          <w:i/>
        </w:rPr>
        <w:t>PIK3CA</w:t>
      </w:r>
      <w:r w:rsidR="00E266F1" w:rsidRPr="00500428">
        <w:rPr>
          <w:rFonts w:ascii="Arial" w:hAnsi="Arial" w:cs="Arial"/>
        </w:rPr>
        <w:t xml:space="preserve"> copy number</w:t>
      </w:r>
      <w:r w:rsidR="00001AD7">
        <w:rPr>
          <w:rFonts w:ascii="Arial" w:hAnsi="Arial" w:cs="Arial"/>
        </w:rPr>
        <w:t>s</w:t>
      </w:r>
      <w:r w:rsidR="00E266F1" w:rsidRPr="00500428">
        <w:rPr>
          <w:rFonts w:ascii="Arial" w:hAnsi="Arial" w:cs="Arial"/>
        </w:rPr>
        <w:t xml:space="preserve"> </w:t>
      </w:r>
      <w:r w:rsidR="00001AD7">
        <w:rPr>
          <w:rFonts w:ascii="Arial" w:hAnsi="Arial" w:cs="Arial"/>
        </w:rPr>
        <w:t xml:space="preserve">determined </w:t>
      </w:r>
      <w:r w:rsidR="00E266F1" w:rsidRPr="00500428">
        <w:rPr>
          <w:rFonts w:ascii="Arial" w:hAnsi="Arial" w:cs="Arial"/>
        </w:rPr>
        <w:t>by FISH and SNP</w:t>
      </w:r>
      <w:r w:rsidR="00001AD7">
        <w:rPr>
          <w:rFonts w:ascii="Arial" w:hAnsi="Arial" w:cs="Arial"/>
        </w:rPr>
        <w:t xml:space="preserve"> analyses</w:t>
      </w:r>
    </w:p>
    <w:tbl>
      <w:tblPr>
        <w:tblW w:w="87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00"/>
        <w:gridCol w:w="1000"/>
        <w:gridCol w:w="530"/>
        <w:gridCol w:w="530"/>
        <w:gridCol w:w="530"/>
        <w:gridCol w:w="530"/>
        <w:gridCol w:w="530"/>
        <w:gridCol w:w="530"/>
        <w:gridCol w:w="530"/>
        <w:gridCol w:w="530"/>
        <w:gridCol w:w="530"/>
        <w:gridCol w:w="530"/>
        <w:gridCol w:w="530"/>
        <w:gridCol w:w="530"/>
      </w:tblGrid>
      <w:tr w:rsidR="00001AD7" w:rsidRPr="00500428" w14:paraId="65D02D4B" w14:textId="77777777" w:rsidTr="003E4A60">
        <w:trPr>
          <w:trHeight w:val="640"/>
        </w:trPr>
        <w:tc>
          <w:tcPr>
            <w:tcW w:w="14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vAlign w:val="center"/>
            <w:hideMark/>
          </w:tcPr>
          <w:p w14:paraId="2AE2E42E" w14:textId="0E427B0C" w:rsidR="00001AD7" w:rsidRPr="00500428" w:rsidRDefault="00001AD7" w:rsidP="00A5609A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/>
              </w:rPr>
              <w:t xml:space="preserve">Cell </w:t>
            </w:r>
            <w:r>
              <w:rPr>
                <w:rFonts w:ascii="Arial" w:hAnsi="Arial" w:cs="Arial"/>
                <w:b/>
              </w:rPr>
              <w:t>l</w:t>
            </w:r>
            <w:r w:rsidRPr="00500428">
              <w:rPr>
                <w:rFonts w:ascii="Arial" w:hAnsi="Arial" w:cs="Arial"/>
                <w:b/>
              </w:rPr>
              <w:t>ine</w:t>
            </w:r>
          </w:p>
        </w:tc>
        <w:tc>
          <w:tcPr>
            <w:tcW w:w="1000" w:type="dxa"/>
            <w:vMerge w:val="restart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vAlign w:val="center"/>
            <w:hideMark/>
          </w:tcPr>
          <w:p w14:paraId="5D588B35" w14:textId="77777777" w:rsidR="00001AD7" w:rsidRPr="00500428" w:rsidRDefault="00001AD7" w:rsidP="00346A4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  <w:bCs/>
              </w:rPr>
              <w:t>Copy number by SNP</w:t>
            </w:r>
          </w:p>
        </w:tc>
        <w:tc>
          <w:tcPr>
            <w:tcW w:w="6360" w:type="dxa"/>
            <w:gridSpan w:val="12"/>
            <w:tcBorders>
              <w:top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8E14992" w14:textId="52B44608" w:rsidR="00001AD7" w:rsidRPr="00500428" w:rsidRDefault="008D28D2" w:rsidP="00346A49">
            <w:pPr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  <w:bCs/>
              </w:rPr>
              <w:t>C</w:t>
            </w:r>
            <w:r w:rsidR="00001AD7" w:rsidRPr="00500428">
              <w:rPr>
                <w:rFonts w:ascii="Arial" w:hAnsi="Arial" w:cs="Arial"/>
                <w:b/>
                <w:bCs/>
              </w:rPr>
              <w:t xml:space="preserve">opy </w:t>
            </w:r>
            <w:r w:rsidR="00001AD7">
              <w:rPr>
                <w:rFonts w:ascii="Arial" w:hAnsi="Arial" w:cs="Arial"/>
                <w:b/>
                <w:bCs/>
              </w:rPr>
              <w:t>n</w:t>
            </w:r>
            <w:r w:rsidR="00001AD7" w:rsidRPr="00500428">
              <w:rPr>
                <w:rFonts w:ascii="Arial" w:hAnsi="Arial" w:cs="Arial"/>
                <w:b/>
                <w:bCs/>
              </w:rPr>
              <w:t>umber by FISH</w:t>
            </w:r>
            <w:r w:rsidR="002C266F">
              <w:rPr>
                <w:rFonts w:ascii="Arial" w:hAnsi="Arial" w:cs="Arial"/>
                <w:b/>
                <w:bCs/>
              </w:rPr>
              <w:t xml:space="preserve">, as </w:t>
            </w:r>
            <w:r>
              <w:rPr>
                <w:rFonts w:ascii="Arial" w:hAnsi="Arial" w:cs="Arial"/>
                <w:b/>
                <w:bCs/>
              </w:rPr>
              <w:t xml:space="preserve">percentage </w:t>
            </w:r>
            <w:r w:rsidR="002C266F">
              <w:rPr>
                <w:rFonts w:ascii="Arial" w:hAnsi="Arial" w:cs="Arial"/>
                <w:b/>
                <w:bCs/>
              </w:rPr>
              <w:t>of HNSCC cells</w:t>
            </w:r>
          </w:p>
        </w:tc>
      </w:tr>
      <w:tr w:rsidR="00001AD7" w:rsidRPr="00500428" w14:paraId="5258E3EF" w14:textId="77777777" w:rsidTr="003E4A60">
        <w:trPr>
          <w:trHeight w:val="379"/>
        </w:trPr>
        <w:tc>
          <w:tcPr>
            <w:tcW w:w="1400" w:type="dxa"/>
            <w:vMerge/>
            <w:tcBorders>
              <w:top w:val="single" w:sz="8" w:space="0" w:color="000000"/>
              <w:left w:val="nil"/>
              <w:bottom w:val="single" w:sz="8" w:space="0" w:color="000000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E668C7B" w14:textId="5BFE5C8C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</w:p>
        </w:tc>
        <w:tc>
          <w:tcPr>
            <w:tcW w:w="1000" w:type="dxa"/>
            <w:vMerge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F283CA6" w14:textId="77777777" w:rsidR="00001AD7" w:rsidRPr="00500428" w:rsidRDefault="00001AD7" w:rsidP="00240F59">
            <w:pPr>
              <w:rPr>
                <w:rFonts w:ascii="Arial" w:hAnsi="Arial" w:cs="Arial"/>
              </w:rPr>
            </w:pP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5AB90CA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1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1DE38C0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2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533ED66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3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4273F1E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4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0AD2C4D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5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E896DF9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6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94CC7CC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7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1998485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8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97DD0FC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9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AC73840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10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7C5CDE2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11</w:t>
            </w:r>
          </w:p>
        </w:tc>
        <w:tc>
          <w:tcPr>
            <w:tcW w:w="530" w:type="dxa"/>
            <w:tcBorders>
              <w:top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A7840C0" w14:textId="77777777" w:rsidR="00001AD7" w:rsidRPr="00500428" w:rsidRDefault="00001AD7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12</w:t>
            </w:r>
          </w:p>
        </w:tc>
      </w:tr>
      <w:tr w:rsidR="00E266F1" w:rsidRPr="00500428" w14:paraId="2F11EBBE" w14:textId="77777777" w:rsidTr="003E4A60">
        <w:trPr>
          <w:trHeight w:val="640"/>
        </w:trPr>
        <w:tc>
          <w:tcPr>
            <w:tcW w:w="1400" w:type="dxa"/>
            <w:tcBorders>
              <w:top w:val="single" w:sz="8" w:space="0" w:color="000000"/>
              <w:left w:val="nil"/>
              <w:bottom w:val="nil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72D2E07" w14:textId="77777777" w:rsidR="00E266F1" w:rsidRPr="00500428" w:rsidRDefault="00E266F1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  <w:bCs/>
              </w:rPr>
              <w:t>JHU022</w:t>
            </w:r>
          </w:p>
        </w:tc>
        <w:tc>
          <w:tcPr>
            <w:tcW w:w="100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B4B9317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4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D56BD4E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3A96562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4A30073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22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C54F6D2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44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28DB538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22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16E2ADE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A6F5480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4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C0981C6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3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3C46982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110A599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</w:t>
            </w:r>
          </w:p>
        </w:tc>
        <w:tc>
          <w:tcPr>
            <w:tcW w:w="530" w:type="dxa"/>
            <w:tcBorders>
              <w:top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6ADC4B7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top w:val="single" w:sz="8" w:space="0" w:color="000000"/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36043B2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</w:tr>
      <w:tr w:rsidR="00E266F1" w:rsidRPr="00500428" w14:paraId="326974F9" w14:textId="77777777" w:rsidTr="003E4A60">
        <w:trPr>
          <w:trHeight w:val="640"/>
        </w:trPr>
        <w:tc>
          <w:tcPr>
            <w:tcW w:w="1400" w:type="dxa"/>
            <w:tcBorders>
              <w:top w:val="nil"/>
              <w:left w:val="nil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D8D96F6" w14:textId="77777777" w:rsidR="00E266F1" w:rsidRPr="00500428" w:rsidRDefault="00E266F1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  <w:bCs/>
              </w:rPr>
              <w:t>HN5</w:t>
            </w:r>
          </w:p>
        </w:tc>
        <w:tc>
          <w:tcPr>
            <w:tcW w:w="100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BE54B63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6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689DDA5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208E420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A2469A8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1F61732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1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8E47F60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3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0F7782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3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0C8EDFF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1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75F1F35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73D30B6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18284B8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3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72A4F1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5</w:t>
            </w:r>
          </w:p>
        </w:tc>
        <w:tc>
          <w:tcPr>
            <w:tcW w:w="530" w:type="dxa"/>
            <w:tcBorders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D2869A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3</w:t>
            </w:r>
          </w:p>
        </w:tc>
      </w:tr>
      <w:tr w:rsidR="00E266F1" w:rsidRPr="00500428" w14:paraId="155F24C2" w14:textId="77777777" w:rsidTr="003E4A60">
        <w:trPr>
          <w:trHeight w:val="640"/>
        </w:trPr>
        <w:tc>
          <w:tcPr>
            <w:tcW w:w="1400" w:type="dxa"/>
            <w:tcBorders>
              <w:left w:val="nil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2B9375F" w14:textId="77777777" w:rsidR="00E266F1" w:rsidRPr="00500428" w:rsidRDefault="00E266F1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  <w:bCs/>
              </w:rPr>
              <w:t>FADU</w:t>
            </w:r>
          </w:p>
        </w:tc>
        <w:tc>
          <w:tcPr>
            <w:tcW w:w="100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68DF2DA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5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EAA9000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3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063450A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7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B5C5FFC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3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1DB07BC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23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AC49230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2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228FB9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3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94822D2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8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F6CCC20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7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BDFA870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5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E4DAF19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54326D3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C35573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</w:tr>
      <w:tr w:rsidR="00E266F1" w:rsidRPr="00500428" w14:paraId="06C7FBE6" w14:textId="77777777" w:rsidTr="003E4A60">
        <w:trPr>
          <w:trHeight w:val="640"/>
        </w:trPr>
        <w:tc>
          <w:tcPr>
            <w:tcW w:w="1400" w:type="dxa"/>
            <w:tcBorders>
              <w:left w:val="nil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E11E929" w14:textId="77777777" w:rsidR="00E266F1" w:rsidRPr="00500428" w:rsidRDefault="00E266F1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  <w:bCs/>
              </w:rPr>
              <w:t>1483</w:t>
            </w:r>
          </w:p>
        </w:tc>
        <w:tc>
          <w:tcPr>
            <w:tcW w:w="100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02ABD10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6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2A3C955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06F9665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5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3E99CB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7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42D4A2E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2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883A7AB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3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DC4269B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8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90A0031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8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FB6499E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F3308DD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3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3E7F7A6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3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51494B1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</w:t>
            </w:r>
          </w:p>
        </w:tc>
        <w:tc>
          <w:tcPr>
            <w:tcW w:w="530" w:type="dxa"/>
            <w:tcBorders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19907AB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</w:tr>
      <w:tr w:rsidR="00E266F1" w:rsidRPr="00500428" w14:paraId="778AB1D1" w14:textId="77777777" w:rsidTr="003E4A60">
        <w:trPr>
          <w:trHeight w:val="640"/>
        </w:trPr>
        <w:tc>
          <w:tcPr>
            <w:tcW w:w="1400" w:type="dxa"/>
            <w:tcBorders>
              <w:left w:val="nil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11752B0" w14:textId="77777777" w:rsidR="00E266F1" w:rsidRPr="00500428" w:rsidRDefault="00E266F1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  <w:bCs/>
              </w:rPr>
              <w:t>UMSCC10A</w:t>
            </w:r>
          </w:p>
        </w:tc>
        <w:tc>
          <w:tcPr>
            <w:tcW w:w="100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6CC0341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6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BA59BDF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B5989E3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50B9512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7.4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862919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7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877C3E5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1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5A2D598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4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2E92B46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1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62DC411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4C79D63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8EDCE4F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610836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28D733D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</w:tr>
      <w:tr w:rsidR="00E266F1" w:rsidRPr="00500428" w14:paraId="2C9C5213" w14:textId="77777777" w:rsidTr="003E4A60">
        <w:trPr>
          <w:trHeight w:val="640"/>
        </w:trPr>
        <w:tc>
          <w:tcPr>
            <w:tcW w:w="1400" w:type="dxa"/>
            <w:tcBorders>
              <w:left w:val="nil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ED483C8" w14:textId="11EFB941" w:rsidR="00E266F1" w:rsidRPr="00500428" w:rsidRDefault="00617C5A" w:rsidP="00617C5A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O</w:t>
            </w:r>
            <w:r>
              <w:rPr>
                <w:rFonts w:ascii="Arial" w:hAnsi="Arial" w:cs="Arial"/>
                <w:b/>
              </w:rPr>
              <w:t>SC</w:t>
            </w:r>
            <w:r w:rsidRPr="00500428">
              <w:rPr>
                <w:rFonts w:ascii="Arial" w:hAnsi="Arial" w:cs="Arial"/>
                <w:b/>
              </w:rPr>
              <w:t>19</w:t>
            </w:r>
          </w:p>
        </w:tc>
        <w:tc>
          <w:tcPr>
            <w:tcW w:w="100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9D05603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3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880A06F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997990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7D60E5C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9F1CC71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6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C3CEFFA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4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8CF3D5C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6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171CFDB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4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63FF1CF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8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E2C3F3C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2829AA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773681D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16DCE9E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</w:tr>
      <w:tr w:rsidR="00E266F1" w:rsidRPr="00500428" w14:paraId="325B3204" w14:textId="77777777" w:rsidTr="003E4A60">
        <w:trPr>
          <w:trHeight w:val="640"/>
        </w:trPr>
        <w:tc>
          <w:tcPr>
            <w:tcW w:w="1400" w:type="dxa"/>
            <w:tcBorders>
              <w:left w:val="nil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405721B" w14:textId="77777777" w:rsidR="00E266F1" w:rsidRPr="00500428" w:rsidRDefault="00E266F1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UMSCC4</w:t>
            </w:r>
          </w:p>
        </w:tc>
        <w:tc>
          <w:tcPr>
            <w:tcW w:w="100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FF7290F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3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7EF0795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8029E85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7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3788216B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6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C76DC2F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5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6EA00DD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A301FFD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347F091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9E4EBB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4E332A23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BE46113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36CE002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2DA78DB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</w:tr>
      <w:tr w:rsidR="00E266F1" w:rsidRPr="00500428" w14:paraId="1DDD628E" w14:textId="77777777" w:rsidTr="003E4A60">
        <w:trPr>
          <w:trHeight w:val="640"/>
        </w:trPr>
        <w:tc>
          <w:tcPr>
            <w:tcW w:w="1400" w:type="dxa"/>
            <w:tcBorders>
              <w:left w:val="nil"/>
              <w:bottom w:val="single" w:sz="8" w:space="0" w:color="000000"/>
            </w:tcBorders>
            <w:shd w:val="clear" w:color="auto" w:fill="EEECE1" w:themeFill="background2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6F9A8FBA" w14:textId="77777777" w:rsidR="00E266F1" w:rsidRPr="00500428" w:rsidRDefault="00E266F1" w:rsidP="00240F59">
            <w:pPr>
              <w:rPr>
                <w:rFonts w:ascii="Arial" w:hAnsi="Arial" w:cs="Arial"/>
                <w:b/>
              </w:rPr>
            </w:pPr>
            <w:r w:rsidRPr="00500428">
              <w:rPr>
                <w:rFonts w:ascii="Arial" w:hAnsi="Arial" w:cs="Arial"/>
                <w:b/>
              </w:rPr>
              <w:t>TR146</w:t>
            </w:r>
          </w:p>
        </w:tc>
        <w:tc>
          <w:tcPr>
            <w:tcW w:w="100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788CF5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4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76868D9F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2F4113D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8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8460A09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  <w:bCs/>
              </w:rPr>
              <w:t>40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1FBA994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20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EA54FFC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13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6FA3963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4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18785658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B953D77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0763F3B9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4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089AC7E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bottom w:val="single" w:sz="8" w:space="0" w:color="000000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5CAB1EA9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  <w:tc>
          <w:tcPr>
            <w:tcW w:w="530" w:type="dxa"/>
            <w:tcBorders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89" w:type="dxa"/>
              <w:bottom w:w="0" w:type="dxa"/>
              <w:right w:w="89" w:type="dxa"/>
            </w:tcMar>
            <w:hideMark/>
          </w:tcPr>
          <w:p w14:paraId="2BC41EC6" w14:textId="77777777" w:rsidR="00E266F1" w:rsidRPr="00500428" w:rsidRDefault="00E266F1" w:rsidP="00240F59">
            <w:pPr>
              <w:rPr>
                <w:rFonts w:ascii="Arial" w:hAnsi="Arial" w:cs="Arial"/>
              </w:rPr>
            </w:pPr>
            <w:r w:rsidRPr="00500428">
              <w:rPr>
                <w:rFonts w:ascii="Arial" w:hAnsi="Arial" w:cs="Arial"/>
              </w:rPr>
              <w:t>0</w:t>
            </w:r>
          </w:p>
        </w:tc>
      </w:tr>
    </w:tbl>
    <w:p w14:paraId="511AA625" w14:textId="77777777" w:rsidR="00E266F1" w:rsidRPr="00500428" w:rsidRDefault="00E266F1" w:rsidP="00E266F1">
      <w:pPr>
        <w:rPr>
          <w:rFonts w:ascii="Arial" w:hAnsi="Arial" w:cs="Arial"/>
        </w:rPr>
      </w:pPr>
    </w:p>
    <w:p w14:paraId="4A2E7A1A" w14:textId="77777777" w:rsidR="00557F4E" w:rsidRDefault="00557F4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6166B581" w14:textId="5491B721" w:rsidR="00E266F1" w:rsidRPr="00500428" w:rsidRDefault="002319BE" w:rsidP="00E266F1">
      <w:pPr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lastRenderedPageBreak/>
        <w:t>Supplementary Table 4</w:t>
      </w:r>
      <w:r w:rsidR="001B7276">
        <w:rPr>
          <w:rFonts w:ascii="Arial" w:hAnsi="Arial" w:cs="Arial"/>
        </w:rPr>
        <w:t>.</w:t>
      </w:r>
      <w:proofErr w:type="gramEnd"/>
      <w:r w:rsidR="001B7276" w:rsidRPr="00500428">
        <w:rPr>
          <w:rFonts w:ascii="Arial" w:hAnsi="Arial" w:cs="Arial"/>
        </w:rPr>
        <w:t xml:space="preserve"> </w:t>
      </w:r>
      <w:r w:rsidR="003618F6">
        <w:rPr>
          <w:rFonts w:ascii="Arial" w:hAnsi="Arial" w:cs="Arial"/>
        </w:rPr>
        <w:t>Cut-off v</w:t>
      </w:r>
      <w:r w:rsidR="00E266F1" w:rsidRPr="00500428">
        <w:rPr>
          <w:rFonts w:ascii="Arial" w:hAnsi="Arial" w:cs="Arial"/>
        </w:rPr>
        <w:t xml:space="preserve">alues used to define </w:t>
      </w:r>
      <w:r w:rsidR="001B7276">
        <w:rPr>
          <w:rFonts w:ascii="Arial" w:hAnsi="Arial" w:cs="Arial"/>
        </w:rPr>
        <w:t xml:space="preserve">drug </w:t>
      </w:r>
      <w:r w:rsidR="00E266F1" w:rsidRPr="00500428">
        <w:rPr>
          <w:rFonts w:ascii="Arial" w:hAnsi="Arial" w:cs="Arial"/>
        </w:rPr>
        <w:t>sensitivity</w:t>
      </w:r>
    </w:p>
    <w:tbl>
      <w:tblPr>
        <w:tblStyle w:val="TableGrid"/>
        <w:tblW w:w="10008" w:type="dxa"/>
        <w:tblLayout w:type="fixed"/>
        <w:tblLook w:val="04A0" w:firstRow="1" w:lastRow="0" w:firstColumn="1" w:lastColumn="0" w:noHBand="0" w:noVBand="1"/>
      </w:tblPr>
      <w:tblGrid>
        <w:gridCol w:w="2358"/>
        <w:gridCol w:w="1530"/>
        <w:gridCol w:w="1530"/>
        <w:gridCol w:w="1530"/>
        <w:gridCol w:w="1530"/>
        <w:gridCol w:w="1530"/>
      </w:tblGrid>
      <w:tr w:rsidR="001B7276" w:rsidRPr="00500428" w14:paraId="161D782C" w14:textId="77777777" w:rsidTr="00557F4E">
        <w:trPr>
          <w:trHeight w:val="404"/>
        </w:trPr>
        <w:tc>
          <w:tcPr>
            <w:tcW w:w="2358" w:type="dxa"/>
            <w:vMerge w:val="restart"/>
            <w:tcBorders>
              <w:left w:val="nil"/>
            </w:tcBorders>
            <w:vAlign w:val="center"/>
          </w:tcPr>
          <w:p w14:paraId="12BBCA77" w14:textId="403CB7CB" w:rsidR="001B7276" w:rsidRPr="00897E00" w:rsidDel="001B7276" w:rsidRDefault="008B6916" w:rsidP="001B7276">
            <w:pPr>
              <w:spacing w:after="200" w:line="276" w:lineRule="auto"/>
              <w:rPr>
                <w:rFonts w:ascii="Arial" w:hAnsi="Arial" w:cs="Arial"/>
                <w:b/>
                <w:sz w:val="20"/>
              </w:rPr>
            </w:pPr>
            <w:r w:rsidRPr="00897E00">
              <w:rPr>
                <w:rFonts w:ascii="Arial" w:hAnsi="Arial" w:cs="Arial"/>
                <w:b/>
                <w:sz w:val="20"/>
              </w:rPr>
              <w:t>Parameter</w:t>
            </w:r>
          </w:p>
        </w:tc>
        <w:tc>
          <w:tcPr>
            <w:tcW w:w="7650" w:type="dxa"/>
            <w:gridSpan w:val="5"/>
            <w:tcBorders>
              <w:right w:val="nil"/>
            </w:tcBorders>
            <w:vAlign w:val="center"/>
          </w:tcPr>
          <w:p w14:paraId="40E11633" w14:textId="5B2736AD" w:rsidR="001B7276" w:rsidRPr="00897E00" w:rsidRDefault="001B7276" w:rsidP="001B7276">
            <w:pPr>
              <w:spacing w:after="200" w:line="276" w:lineRule="auto"/>
              <w:jc w:val="center"/>
              <w:rPr>
                <w:rFonts w:ascii="Arial" w:hAnsi="Arial" w:cs="Arial"/>
                <w:b/>
                <w:sz w:val="20"/>
              </w:rPr>
            </w:pPr>
            <w:r w:rsidRPr="00897E00">
              <w:rPr>
                <w:rFonts w:ascii="Arial" w:hAnsi="Arial" w:cs="Arial"/>
                <w:b/>
                <w:sz w:val="20"/>
              </w:rPr>
              <w:t>Value</w:t>
            </w:r>
            <w:r w:rsidR="008B6916" w:rsidRPr="00897E00">
              <w:rPr>
                <w:rFonts w:ascii="Arial" w:hAnsi="Arial" w:cs="Arial"/>
                <w:b/>
                <w:sz w:val="20"/>
              </w:rPr>
              <w:t xml:space="preserve"> (µM)</w:t>
            </w:r>
          </w:p>
        </w:tc>
      </w:tr>
      <w:tr w:rsidR="001B7276" w:rsidRPr="00500428" w14:paraId="440CC845" w14:textId="77777777" w:rsidTr="00557F4E">
        <w:trPr>
          <w:trHeight w:val="1012"/>
        </w:trPr>
        <w:tc>
          <w:tcPr>
            <w:tcW w:w="2358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14:paraId="3C4E1325" w14:textId="620F64A5" w:rsidR="001B7276" w:rsidRPr="00E47E5B" w:rsidRDefault="001B7276" w:rsidP="00346A49">
            <w:pPr>
              <w:widowControl w:val="0"/>
              <w:spacing w:after="200" w:line="276" w:lineRule="auto"/>
              <w:jc w:val="both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60722B7C" w14:textId="7463CA19" w:rsidR="001B7276" w:rsidRPr="002C266F" w:rsidRDefault="001B7276" w:rsidP="00346A49">
            <w:pPr>
              <w:spacing w:after="200" w:line="276" w:lineRule="auto"/>
              <w:jc w:val="center"/>
              <w:rPr>
                <w:rFonts w:ascii="Arial" w:hAnsi="Arial" w:cs="Arial"/>
                <w:sz w:val="20"/>
              </w:rPr>
            </w:pPr>
            <w:r w:rsidRPr="002C266F">
              <w:rPr>
                <w:rFonts w:ascii="Arial" w:hAnsi="Arial" w:cs="Arial"/>
                <w:sz w:val="20"/>
              </w:rPr>
              <w:t>GDC0941</w:t>
            </w:r>
          </w:p>
          <w:p w14:paraId="1A4140E5" w14:textId="10AF133A" w:rsidR="001B7276" w:rsidRPr="00897E00" w:rsidRDefault="001B7276" w:rsidP="00F324C4">
            <w:pPr>
              <w:jc w:val="center"/>
              <w:rPr>
                <w:rFonts w:ascii="Arial" w:hAnsi="Arial" w:cs="Arial"/>
                <w:sz w:val="20"/>
              </w:rPr>
            </w:pPr>
            <w:r w:rsidRPr="00897E00">
              <w:rPr>
                <w:rFonts w:ascii="Arial" w:hAnsi="Arial" w:cs="Arial"/>
                <w:sz w:val="20"/>
              </w:rPr>
              <w:t>(PI3K inhibitor)</w:t>
            </w:r>
            <w:r w:rsidR="008B6916" w:rsidRPr="00897E00">
              <w:rPr>
                <w:rFonts w:ascii="Arial" w:hAnsi="Arial" w:cs="Arial"/>
                <w:sz w:val="20"/>
              </w:rPr>
              <w:t xml:space="preserve"> </w:t>
            </w:r>
            <w:r w:rsidR="00A9077E" w:rsidRPr="00897E00">
              <w:rPr>
                <w:rFonts w:ascii="Arial" w:hAnsi="Arial" w:cs="Arial"/>
                <w:sz w:val="20"/>
              </w:rPr>
              <w:fldChar w:fldCharType="begin"/>
            </w:r>
            <w:r w:rsidR="00BC0C26" w:rsidRPr="00897E00">
              <w:rPr>
                <w:rFonts w:ascii="Arial" w:hAnsi="Arial" w:cs="Arial"/>
                <w:sz w:val="20"/>
              </w:rPr>
              <w:instrText xml:space="preserve"> ADDIN EN.CITE &lt;EndNote&gt;&lt;Cite&gt;&lt;Author&gt;Ding&lt;/Author&gt;&lt;Year&gt;2012&lt;/Year&gt;&lt;RecNum&gt;2545&lt;/RecNum&gt;&lt;DisplayText&gt;(33)&lt;/DisplayText&gt;&lt;record&gt;&lt;rec-number&gt;2545&lt;/rec-number&gt;&lt;foreign-keys&gt;&lt;key app="EN" db-id="fa95dat07evae8e0dwapdprxrpd9xs02swa2"&gt;2545&lt;/key&gt;&lt;/foreign-keys&gt;&lt;ref-type name="Journal Article"&gt;17&lt;/ref-type&gt;&lt;contributors&gt;&lt;authors&gt;&lt;author&gt;Ding, X.&lt;/author&gt;&lt;author&gt;Morrison, G.&lt;/author&gt;&lt;author&gt;Dean, B.&lt;/author&gt;&lt;author&gt;Hop, C. E.&lt;/author&gt;&lt;author&gt;Tobler, L.&lt;/author&gt;&lt;author&gt;Percey, S.&lt;/author&gt;&lt;author&gt;Meng, M.&lt;/author&gt;&lt;author&gt;Reuschel, S.&lt;/author&gt;&lt;author&gt;West, D. A.&lt;/author&gt;&lt;author&gt;Holden, S.&lt;/author&gt;&lt;author&gt;Ware, J. A.&lt;/author&gt;&lt;/authors&gt;&lt;/contributors&gt;&lt;auth-address&gt;Genentech, Drug Metabolism and Pharmacokinetics, MS 412A, 1 DNA Way, South San Francisco, CA 94080, United States. ding.xiao@gene.com&lt;/auth-address&gt;&lt;titles&gt;&lt;title&gt;A solid phase extraction-liquid chromatographic-tandem mass spectrometry method for determination of concentrations of GDC-0941, a small molecule class I phosphatidylinositide 3-kinase inhibitor, to support clinical development&lt;/title&gt;&lt;secondary-title&gt;J Pharm Biomed Anal&lt;/secondary-title&gt;&lt;/titles&gt;&lt;periodical&gt;&lt;full-title&gt;J Pharm Biomed Anal&lt;/full-title&gt;&lt;/periodical&gt;&lt;pages&gt;1-7&lt;/pages&gt;&lt;volume&gt;61&lt;/volume&gt;&lt;edition&gt;2011/12/16&lt;/edition&gt;&lt;dates&gt;&lt;year&gt;2012&lt;/year&gt;&lt;pub-dates&gt;&lt;date&gt;Mar 5&lt;/date&gt;&lt;/pub-dates&gt;&lt;/dates&gt;&lt;isbn&gt;1873-264X (Electronic)&amp;#xD;0731-7085 (Linking)&lt;/isbn&gt;&lt;accession-num&gt;22169467&lt;/accession-num&gt;&lt;urls&gt;&lt;related-urls&gt;&lt;url&gt;http://www.ncbi.nlm.nih.gov/pubmed/22169467&lt;/url&gt;&lt;/related-urls&gt;&lt;/urls&gt;&lt;electronic-resource-num&gt;S0731-7085(11)00632-7 [pii]&amp;#xD;10.1016/j.jpba.2011.11.005&lt;/electronic-resource-num&gt;&lt;language&gt;eng&lt;/language&gt;&lt;/record&gt;&lt;/Cite&gt;&lt;/EndNote&gt;</w:instrText>
            </w:r>
            <w:r w:rsidR="00A9077E" w:rsidRPr="00897E00">
              <w:rPr>
                <w:rFonts w:ascii="Arial" w:hAnsi="Arial" w:cs="Arial"/>
                <w:sz w:val="20"/>
              </w:rPr>
              <w:fldChar w:fldCharType="separate"/>
            </w:r>
            <w:r w:rsidR="00BC0C26" w:rsidRPr="00897E00">
              <w:rPr>
                <w:rFonts w:ascii="Arial" w:hAnsi="Arial" w:cs="Arial"/>
                <w:noProof/>
                <w:sz w:val="20"/>
              </w:rPr>
              <w:t>(</w:t>
            </w:r>
            <w:hyperlink w:anchor="_ENREF_33" w:tooltip="Ding, 2012 #2545" w:history="1">
              <w:r w:rsidR="00F324C4" w:rsidRPr="00897E00">
                <w:rPr>
                  <w:rFonts w:ascii="Arial" w:hAnsi="Arial" w:cs="Arial"/>
                  <w:noProof/>
                  <w:sz w:val="20"/>
                </w:rPr>
                <w:t>33</w:t>
              </w:r>
            </w:hyperlink>
            <w:r w:rsidR="00BC0C26" w:rsidRPr="00897E00">
              <w:rPr>
                <w:rFonts w:ascii="Arial" w:hAnsi="Arial" w:cs="Arial"/>
                <w:noProof/>
                <w:sz w:val="20"/>
              </w:rPr>
              <w:t>)</w:t>
            </w:r>
            <w:r w:rsidR="00A9077E" w:rsidRPr="00897E00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68049F60" w14:textId="474D5389" w:rsidR="001B7276" w:rsidRPr="00897E00" w:rsidRDefault="001B7276" w:rsidP="00A5609A">
            <w:pPr>
              <w:spacing w:after="200" w:line="276" w:lineRule="auto"/>
              <w:jc w:val="center"/>
              <w:rPr>
                <w:rFonts w:ascii="Arial" w:hAnsi="Arial" w:cs="Arial"/>
                <w:sz w:val="20"/>
              </w:rPr>
            </w:pPr>
            <w:r w:rsidRPr="00897E00">
              <w:rPr>
                <w:rFonts w:ascii="Arial" w:hAnsi="Arial" w:cs="Arial"/>
                <w:sz w:val="20"/>
              </w:rPr>
              <w:t>GSK1059615</w:t>
            </w:r>
          </w:p>
          <w:p w14:paraId="54634B7C" w14:textId="5ED77299" w:rsidR="001B7276" w:rsidRPr="00897E00" w:rsidRDefault="001B7276" w:rsidP="00F324C4">
            <w:pPr>
              <w:jc w:val="center"/>
              <w:rPr>
                <w:rFonts w:ascii="Arial" w:hAnsi="Arial" w:cs="Arial"/>
                <w:sz w:val="20"/>
              </w:rPr>
            </w:pPr>
            <w:r w:rsidRPr="00897E00">
              <w:rPr>
                <w:rFonts w:ascii="Arial" w:hAnsi="Arial" w:cs="Arial"/>
                <w:sz w:val="20"/>
              </w:rPr>
              <w:t>(PI3K</w:t>
            </w:r>
            <w:r w:rsidR="00DE3E50">
              <w:rPr>
                <w:rFonts w:ascii="Arial" w:hAnsi="Arial" w:cs="Arial"/>
                <w:sz w:val="20"/>
              </w:rPr>
              <w:t>/</w:t>
            </w:r>
            <w:proofErr w:type="spellStart"/>
            <w:r w:rsidR="00DE3E50">
              <w:rPr>
                <w:rFonts w:ascii="Arial" w:hAnsi="Arial" w:cs="Arial"/>
                <w:sz w:val="20"/>
              </w:rPr>
              <w:t>mTOR</w:t>
            </w:r>
            <w:proofErr w:type="spellEnd"/>
            <w:r w:rsidRPr="00897E00">
              <w:rPr>
                <w:rFonts w:ascii="Arial" w:hAnsi="Arial" w:cs="Arial"/>
                <w:sz w:val="20"/>
              </w:rPr>
              <w:t xml:space="preserve"> inhibitor)</w:t>
            </w:r>
            <w:r w:rsidR="008B6916" w:rsidRPr="00897E00">
              <w:rPr>
                <w:rFonts w:ascii="Arial" w:hAnsi="Arial" w:cs="Arial"/>
                <w:sz w:val="20"/>
              </w:rPr>
              <w:t xml:space="preserve"> </w:t>
            </w:r>
            <w:r w:rsidR="00A9077E" w:rsidRPr="00897E00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KaW5nPC9BdXRob3I+PFllYXI+MjAxMjwvWWVhcj48UmVj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</w:fldData>
              </w:fldChar>
            </w:r>
            <w:r w:rsidR="00BC0C26" w:rsidRPr="00897E00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BC0C26" w:rsidRPr="00897E00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KaW5nPC9BdXRob3I+PFllYXI+MjAxMjwvWWVhcj48UmVj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</w:fldData>
              </w:fldChar>
            </w:r>
            <w:r w:rsidR="00BC0C26" w:rsidRPr="00897E00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BC0C26" w:rsidRPr="00897E00">
              <w:rPr>
                <w:rFonts w:ascii="Arial" w:hAnsi="Arial" w:cs="Arial"/>
                <w:sz w:val="20"/>
              </w:rPr>
            </w:r>
            <w:r w:rsidR="00BC0C26" w:rsidRPr="00897E00">
              <w:rPr>
                <w:rFonts w:ascii="Arial" w:hAnsi="Arial" w:cs="Arial"/>
                <w:sz w:val="20"/>
              </w:rPr>
              <w:fldChar w:fldCharType="end"/>
            </w:r>
            <w:r w:rsidR="00A9077E" w:rsidRPr="00897E00">
              <w:rPr>
                <w:rFonts w:ascii="Arial" w:hAnsi="Arial" w:cs="Arial"/>
                <w:sz w:val="20"/>
              </w:rPr>
            </w:r>
            <w:r w:rsidR="00A9077E" w:rsidRPr="00897E00">
              <w:rPr>
                <w:rFonts w:ascii="Arial" w:hAnsi="Arial" w:cs="Arial"/>
                <w:sz w:val="20"/>
              </w:rPr>
              <w:fldChar w:fldCharType="separate"/>
            </w:r>
            <w:r w:rsidR="00BC0C26" w:rsidRPr="00897E00">
              <w:rPr>
                <w:rFonts w:ascii="Arial" w:hAnsi="Arial" w:cs="Arial"/>
                <w:noProof/>
                <w:sz w:val="20"/>
              </w:rPr>
              <w:t>(</w:t>
            </w:r>
            <w:hyperlink w:anchor="_ENREF_34" w:tooltip="Jing, 2012 #2987" w:history="1">
              <w:r w:rsidR="00F324C4" w:rsidRPr="00897E00">
                <w:rPr>
                  <w:rFonts w:ascii="Arial" w:hAnsi="Arial" w:cs="Arial"/>
                  <w:noProof/>
                  <w:sz w:val="20"/>
                </w:rPr>
                <w:t>34</w:t>
              </w:r>
            </w:hyperlink>
            <w:r w:rsidR="00BC0C26" w:rsidRPr="00897E00">
              <w:rPr>
                <w:rFonts w:ascii="Arial" w:hAnsi="Arial" w:cs="Arial"/>
                <w:noProof/>
                <w:sz w:val="20"/>
              </w:rPr>
              <w:t>)</w:t>
            </w:r>
            <w:r w:rsidR="00A9077E" w:rsidRPr="00897E00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1BE96526" w14:textId="334D1BBE" w:rsidR="001B7276" w:rsidRPr="00897E00" w:rsidRDefault="001B7276" w:rsidP="008B6916">
            <w:pPr>
              <w:spacing w:after="200" w:line="276" w:lineRule="auto"/>
              <w:jc w:val="center"/>
              <w:rPr>
                <w:rFonts w:ascii="Arial" w:hAnsi="Arial" w:cs="Arial"/>
                <w:sz w:val="20"/>
              </w:rPr>
            </w:pPr>
            <w:r w:rsidRPr="00897E00">
              <w:rPr>
                <w:rFonts w:ascii="Arial" w:hAnsi="Arial" w:cs="Arial"/>
                <w:sz w:val="20"/>
              </w:rPr>
              <w:t>GDC0980</w:t>
            </w:r>
          </w:p>
          <w:p w14:paraId="0053BA07" w14:textId="0092CFA0" w:rsidR="001B7276" w:rsidRPr="00897E00" w:rsidRDefault="001B7276" w:rsidP="00F324C4">
            <w:pPr>
              <w:jc w:val="center"/>
              <w:rPr>
                <w:rFonts w:ascii="Arial" w:hAnsi="Arial" w:cs="Arial"/>
                <w:sz w:val="20"/>
              </w:rPr>
            </w:pPr>
            <w:r w:rsidRPr="00897E00">
              <w:rPr>
                <w:rFonts w:ascii="Arial" w:hAnsi="Arial" w:cs="Arial"/>
                <w:sz w:val="20"/>
              </w:rPr>
              <w:t>(PI3K</w:t>
            </w:r>
            <w:r w:rsidR="008B6916" w:rsidRPr="00897E00">
              <w:rPr>
                <w:rFonts w:ascii="Arial" w:hAnsi="Arial" w:cs="Arial"/>
                <w:sz w:val="20"/>
              </w:rPr>
              <w:t>/</w:t>
            </w:r>
            <w:proofErr w:type="spellStart"/>
            <w:r w:rsidRPr="00897E00">
              <w:rPr>
                <w:rFonts w:ascii="Arial" w:hAnsi="Arial" w:cs="Arial"/>
                <w:sz w:val="20"/>
              </w:rPr>
              <w:t>mTOR</w:t>
            </w:r>
            <w:proofErr w:type="spellEnd"/>
            <w:r w:rsidRPr="00897E00">
              <w:rPr>
                <w:rFonts w:ascii="Arial" w:hAnsi="Arial" w:cs="Arial"/>
                <w:sz w:val="20"/>
              </w:rPr>
              <w:t xml:space="preserve"> inhibitor)</w:t>
            </w:r>
            <w:r w:rsidR="008B6916" w:rsidRPr="00897E00">
              <w:rPr>
                <w:rFonts w:ascii="Arial" w:hAnsi="Arial" w:cs="Arial"/>
                <w:sz w:val="20"/>
              </w:rPr>
              <w:t xml:space="preserve"> </w:t>
            </w:r>
            <w:r w:rsidR="00A9077E" w:rsidRPr="00897E00">
              <w:rPr>
                <w:rFonts w:ascii="Arial" w:hAnsi="Arial" w:cs="Arial"/>
                <w:sz w:val="20"/>
              </w:rPr>
              <w:fldChar w:fldCharType="begin"/>
            </w:r>
            <w:r w:rsidR="00BC0C26" w:rsidRPr="00897E00">
              <w:rPr>
                <w:rFonts w:ascii="Arial" w:hAnsi="Arial" w:cs="Arial"/>
                <w:sz w:val="20"/>
              </w:rPr>
              <w:instrText xml:space="preserve"> ADDIN EN.CITE &lt;EndNote&gt;&lt;Cite&gt;&lt;Author&gt;Salphati&lt;/Author&gt;&lt;Year&gt;2012&lt;/Year&gt;&lt;RecNum&gt;2836&lt;/RecNum&gt;&lt;DisplayText&gt;(35)&lt;/DisplayText&gt;&lt;record&gt;&lt;rec-number&gt;2836&lt;/rec-number&gt;&lt;foreign-keys&gt;&lt;key app="EN" db-id="fa95dat07evae8e0dwapdprxrpd9xs02swa2"&gt;2836&lt;/key&gt;&lt;/foreign-keys&gt;&lt;ref-type name="Journal Article"&gt;17&lt;/ref-type&gt;&lt;contributors&gt;&lt;authors&gt;&lt;author&gt;Salphati, L.&lt;/author&gt;&lt;author&gt;Pang, J.&lt;/author&gt;&lt;author&gt;Plise, E. G.&lt;/author&gt;&lt;author&gt;Lee, L. B.&lt;/author&gt;&lt;author&gt;Olivero, A. G.&lt;/author&gt;&lt;author&gt;Prior, W. W.&lt;/author&gt;&lt;author&gt;Sampath, D.&lt;/author&gt;&lt;author&gt;Wong, S.&lt;/author&gt;&lt;author&gt;Zhang, X.&lt;/author&gt;&lt;/authors&gt;&lt;/contributors&gt;&lt;auth-address&gt;Department of Drug Metabolism and Pharmacokinetics, Genentech, Inc., 1 DNA Way, MS 412A, South San Francisco, CA 94080. salphati.laurent@gene.com.&lt;/auth-address&gt;&lt;titles&gt;&lt;title&gt;Preclinical Assessment of the Absorption and Disposition of the Phosphatidylinositol 3-Kinase/Mammalian Target of Rapamycin Inhibitor GDC-0980 and Prediction of Its Pharmacokinetics and Efficacy in Human&lt;/title&gt;&lt;secondary-title&gt;Drug Metab Dispos&lt;/secondary-title&gt;&lt;/titles&gt;&lt;periodical&gt;&lt;full-title&gt;Drug Metab Dispos&lt;/full-title&gt;&lt;/periodical&gt;&lt;pages&gt;1785-96&lt;/pages&gt;&lt;volume&gt;40&lt;/volume&gt;&lt;number&gt;9&lt;/number&gt;&lt;edition&gt;2012/06/15&lt;/edition&gt;&lt;dates&gt;&lt;year&gt;2012&lt;/year&gt;&lt;pub-dates&gt;&lt;date&gt;Sep&lt;/date&gt;&lt;/pub-dates&gt;&lt;/dates&gt;&lt;isbn&gt;1521-009X (Electronic)&amp;#xD;0090-9556 (Linking)&lt;/isbn&gt;&lt;accession-num&gt;22696419&lt;/accession-num&gt;&lt;urls&gt;&lt;related-urls&gt;&lt;url&gt;http://www.ncbi.nlm.nih.gov/pubmed/22696419&lt;/url&gt;&lt;/related-urls&gt;&lt;/urls&gt;&lt;electronic-resource-num&gt;dmd.112.046052 [pii]&amp;#xD;10.1124/dmd.112.046052&lt;/electronic-resource-num&gt;&lt;language&gt;eng&lt;/language&gt;&lt;/record&gt;&lt;/Cite&gt;&lt;/EndNote&gt;</w:instrText>
            </w:r>
            <w:r w:rsidR="00A9077E" w:rsidRPr="00897E00">
              <w:rPr>
                <w:rFonts w:ascii="Arial" w:hAnsi="Arial" w:cs="Arial"/>
                <w:sz w:val="20"/>
              </w:rPr>
              <w:fldChar w:fldCharType="separate"/>
            </w:r>
            <w:r w:rsidR="00BC0C26" w:rsidRPr="00897E00">
              <w:rPr>
                <w:rFonts w:ascii="Arial" w:hAnsi="Arial" w:cs="Arial"/>
                <w:noProof/>
                <w:sz w:val="20"/>
              </w:rPr>
              <w:t>(</w:t>
            </w:r>
            <w:hyperlink w:anchor="_ENREF_35" w:tooltip="Salphati, 2012 #2836" w:history="1">
              <w:r w:rsidR="00F324C4" w:rsidRPr="00897E00">
                <w:rPr>
                  <w:rFonts w:ascii="Arial" w:hAnsi="Arial" w:cs="Arial"/>
                  <w:noProof/>
                  <w:sz w:val="20"/>
                </w:rPr>
                <w:t>35</w:t>
              </w:r>
            </w:hyperlink>
            <w:r w:rsidR="00BC0C26" w:rsidRPr="00897E00">
              <w:rPr>
                <w:rFonts w:ascii="Arial" w:hAnsi="Arial" w:cs="Arial"/>
                <w:noProof/>
                <w:sz w:val="20"/>
              </w:rPr>
              <w:t>)</w:t>
            </w:r>
            <w:r w:rsidR="00A9077E" w:rsidRPr="00897E00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6B6F1BA3" w14:textId="77777777" w:rsidR="001B7276" w:rsidRPr="00897E00" w:rsidRDefault="001B7276" w:rsidP="00A5609A">
            <w:pPr>
              <w:spacing w:after="200" w:line="276" w:lineRule="auto"/>
              <w:jc w:val="center"/>
              <w:rPr>
                <w:rFonts w:ascii="Arial" w:hAnsi="Arial" w:cs="Arial"/>
                <w:sz w:val="20"/>
              </w:rPr>
            </w:pPr>
            <w:r w:rsidRPr="00897E00">
              <w:rPr>
                <w:rFonts w:ascii="Arial" w:hAnsi="Arial" w:cs="Arial"/>
                <w:sz w:val="20"/>
              </w:rPr>
              <w:t>AZD8055</w:t>
            </w:r>
          </w:p>
          <w:p w14:paraId="27145A30" w14:textId="05326530" w:rsidR="001B7276" w:rsidRPr="00897E00" w:rsidRDefault="001B7276" w:rsidP="00F324C4">
            <w:pPr>
              <w:jc w:val="center"/>
              <w:rPr>
                <w:rFonts w:ascii="Arial" w:hAnsi="Arial" w:cs="Arial"/>
                <w:sz w:val="20"/>
              </w:rPr>
            </w:pPr>
            <w:r w:rsidRPr="00897E00">
              <w:rPr>
                <w:rFonts w:ascii="Arial" w:hAnsi="Arial" w:cs="Arial"/>
                <w:sz w:val="20"/>
              </w:rPr>
              <w:t>(</w:t>
            </w:r>
            <w:proofErr w:type="spellStart"/>
            <w:r w:rsidRPr="00897E00">
              <w:rPr>
                <w:rFonts w:ascii="Arial" w:hAnsi="Arial" w:cs="Arial"/>
                <w:sz w:val="20"/>
              </w:rPr>
              <w:t>mTOR</w:t>
            </w:r>
            <w:proofErr w:type="spellEnd"/>
            <w:r w:rsidRPr="00897E00">
              <w:rPr>
                <w:rFonts w:ascii="Arial" w:hAnsi="Arial" w:cs="Arial"/>
                <w:sz w:val="20"/>
              </w:rPr>
              <w:t xml:space="preserve"> inhibitor)</w:t>
            </w:r>
            <w:r w:rsidR="008B6916" w:rsidRPr="00897E00">
              <w:rPr>
                <w:rFonts w:ascii="Arial" w:hAnsi="Arial" w:cs="Arial"/>
                <w:sz w:val="20"/>
              </w:rPr>
              <w:t xml:space="preserve"> </w:t>
            </w:r>
            <w:r w:rsidR="00A9077E" w:rsidRPr="00897E00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XaWxsZW1zPC9BdXRob3I+PFllYXI+MjAxMjwvWWVhcj48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</w:fldData>
              </w:fldChar>
            </w:r>
            <w:r w:rsidR="00BC0C26" w:rsidRPr="00897E00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BC0C26" w:rsidRPr="00897E00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XaWxsZW1zPC9BdXRob3I+PFllYXI+MjAxMjwvWWVhcj48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</w:fldData>
              </w:fldChar>
            </w:r>
            <w:r w:rsidR="00BC0C26" w:rsidRPr="00897E00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BC0C26" w:rsidRPr="00897E00">
              <w:rPr>
                <w:rFonts w:ascii="Arial" w:hAnsi="Arial" w:cs="Arial"/>
                <w:sz w:val="20"/>
              </w:rPr>
            </w:r>
            <w:r w:rsidR="00BC0C26" w:rsidRPr="00897E00">
              <w:rPr>
                <w:rFonts w:ascii="Arial" w:hAnsi="Arial" w:cs="Arial"/>
                <w:sz w:val="20"/>
              </w:rPr>
              <w:fldChar w:fldCharType="end"/>
            </w:r>
            <w:r w:rsidR="00A9077E" w:rsidRPr="00897E00">
              <w:rPr>
                <w:rFonts w:ascii="Arial" w:hAnsi="Arial" w:cs="Arial"/>
                <w:sz w:val="20"/>
              </w:rPr>
            </w:r>
            <w:r w:rsidR="00A9077E" w:rsidRPr="00897E00">
              <w:rPr>
                <w:rFonts w:ascii="Arial" w:hAnsi="Arial" w:cs="Arial"/>
                <w:sz w:val="20"/>
              </w:rPr>
              <w:fldChar w:fldCharType="separate"/>
            </w:r>
            <w:r w:rsidR="00BC0C26" w:rsidRPr="00897E00">
              <w:rPr>
                <w:rFonts w:ascii="Arial" w:hAnsi="Arial" w:cs="Arial"/>
                <w:noProof/>
                <w:sz w:val="20"/>
              </w:rPr>
              <w:t>(</w:t>
            </w:r>
            <w:hyperlink w:anchor="_ENREF_36" w:tooltip="Willems, 2012 #2985" w:history="1">
              <w:r w:rsidR="00F324C4" w:rsidRPr="00897E00">
                <w:rPr>
                  <w:rFonts w:ascii="Arial" w:hAnsi="Arial" w:cs="Arial"/>
                  <w:noProof/>
                  <w:sz w:val="20"/>
                </w:rPr>
                <w:t>36</w:t>
              </w:r>
            </w:hyperlink>
            <w:r w:rsidR="00BC0C26" w:rsidRPr="00897E00">
              <w:rPr>
                <w:rFonts w:ascii="Arial" w:hAnsi="Arial" w:cs="Arial"/>
                <w:noProof/>
                <w:sz w:val="20"/>
              </w:rPr>
              <w:t>)</w:t>
            </w:r>
            <w:r w:rsidR="00A9077E" w:rsidRPr="00897E00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30" w:type="dxa"/>
            <w:tcBorders>
              <w:bottom w:val="single" w:sz="4" w:space="0" w:color="auto"/>
              <w:right w:val="nil"/>
            </w:tcBorders>
            <w:vAlign w:val="center"/>
          </w:tcPr>
          <w:p w14:paraId="0328DB6B" w14:textId="77777777" w:rsidR="001B7276" w:rsidRPr="00897E00" w:rsidRDefault="001B7276" w:rsidP="00A5609A">
            <w:pPr>
              <w:spacing w:after="200" w:line="276" w:lineRule="auto"/>
              <w:jc w:val="center"/>
              <w:rPr>
                <w:rFonts w:ascii="Arial" w:hAnsi="Arial" w:cs="Arial"/>
                <w:sz w:val="20"/>
              </w:rPr>
            </w:pPr>
            <w:r w:rsidRPr="00897E00">
              <w:rPr>
                <w:rFonts w:ascii="Arial" w:hAnsi="Arial" w:cs="Arial"/>
                <w:sz w:val="20"/>
              </w:rPr>
              <w:t>GSK690693</w:t>
            </w:r>
          </w:p>
          <w:p w14:paraId="52D4AD64" w14:textId="639B0E86" w:rsidR="001B7276" w:rsidRPr="00897E00" w:rsidRDefault="001B7276" w:rsidP="00F324C4">
            <w:pPr>
              <w:jc w:val="center"/>
              <w:rPr>
                <w:rFonts w:ascii="Arial" w:hAnsi="Arial" w:cs="Arial"/>
                <w:sz w:val="20"/>
              </w:rPr>
            </w:pPr>
            <w:r w:rsidRPr="00897E00">
              <w:rPr>
                <w:rFonts w:ascii="Arial" w:hAnsi="Arial" w:cs="Arial"/>
                <w:sz w:val="20"/>
              </w:rPr>
              <w:t>(AKT inhibitor)</w:t>
            </w:r>
            <w:r w:rsidR="008B6916" w:rsidRPr="00897E00">
              <w:rPr>
                <w:rFonts w:ascii="Arial" w:hAnsi="Arial" w:cs="Arial"/>
                <w:sz w:val="20"/>
              </w:rPr>
              <w:t xml:space="preserve"> </w:t>
            </w:r>
            <w:r w:rsidR="00A9077E" w:rsidRPr="00897E00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MZXZ5PC9BdXRob3I+PFllYXI+MjAwOTwvWWVhcj48UmVj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</w:fldData>
              </w:fldChar>
            </w:r>
            <w:r w:rsidR="00BC0C26" w:rsidRPr="00897E00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BC0C26" w:rsidRPr="00897E00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MZXZ5PC9BdXRob3I+PFllYXI+MjAwOTwvWWVhcj48UmVj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</w:fldData>
              </w:fldChar>
            </w:r>
            <w:r w:rsidR="00BC0C26" w:rsidRPr="00897E00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BC0C26" w:rsidRPr="00897E00">
              <w:rPr>
                <w:rFonts w:ascii="Arial" w:hAnsi="Arial" w:cs="Arial"/>
                <w:sz w:val="20"/>
              </w:rPr>
            </w:r>
            <w:r w:rsidR="00BC0C26" w:rsidRPr="00897E00">
              <w:rPr>
                <w:rFonts w:ascii="Arial" w:hAnsi="Arial" w:cs="Arial"/>
                <w:sz w:val="20"/>
              </w:rPr>
              <w:fldChar w:fldCharType="end"/>
            </w:r>
            <w:r w:rsidR="00A9077E" w:rsidRPr="00897E00">
              <w:rPr>
                <w:rFonts w:ascii="Arial" w:hAnsi="Arial" w:cs="Arial"/>
                <w:sz w:val="20"/>
              </w:rPr>
            </w:r>
            <w:r w:rsidR="00A9077E" w:rsidRPr="00897E00">
              <w:rPr>
                <w:rFonts w:ascii="Arial" w:hAnsi="Arial" w:cs="Arial"/>
                <w:sz w:val="20"/>
              </w:rPr>
              <w:fldChar w:fldCharType="separate"/>
            </w:r>
            <w:r w:rsidR="00BC0C26" w:rsidRPr="00897E00">
              <w:rPr>
                <w:rFonts w:ascii="Arial" w:hAnsi="Arial" w:cs="Arial"/>
                <w:noProof/>
                <w:sz w:val="20"/>
              </w:rPr>
              <w:t>(</w:t>
            </w:r>
            <w:hyperlink w:anchor="_ENREF_32" w:tooltip="Levy, 2009 #2986" w:history="1">
              <w:r w:rsidR="00F324C4" w:rsidRPr="00897E00">
                <w:rPr>
                  <w:rFonts w:ascii="Arial" w:hAnsi="Arial" w:cs="Arial"/>
                  <w:noProof/>
                  <w:sz w:val="20"/>
                </w:rPr>
                <w:t>32</w:t>
              </w:r>
            </w:hyperlink>
            <w:r w:rsidR="00BC0C26" w:rsidRPr="00897E00">
              <w:rPr>
                <w:rFonts w:ascii="Arial" w:hAnsi="Arial" w:cs="Arial"/>
                <w:noProof/>
                <w:sz w:val="20"/>
              </w:rPr>
              <w:t>)</w:t>
            </w:r>
            <w:r w:rsidR="00A9077E" w:rsidRPr="00897E00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1B7276" w:rsidRPr="00500428" w14:paraId="166A2ED6" w14:textId="77777777" w:rsidTr="00557F4E">
        <w:tc>
          <w:tcPr>
            <w:tcW w:w="2358" w:type="dxa"/>
            <w:tcBorders>
              <w:left w:val="nil"/>
              <w:bottom w:val="nil"/>
            </w:tcBorders>
          </w:tcPr>
          <w:p w14:paraId="4D8297E4" w14:textId="41E7C1D3" w:rsidR="00E266F1" w:rsidRPr="003E4A60" w:rsidRDefault="00E266F1" w:rsidP="003E4A60">
            <w:pPr>
              <w:ind w:left="90" w:hanging="90"/>
              <w:rPr>
                <w:rFonts w:ascii="Arial" w:hAnsi="Arial" w:cs="Arial"/>
                <w:sz w:val="20"/>
              </w:rPr>
            </w:pPr>
            <w:proofErr w:type="spellStart"/>
            <w:r w:rsidRPr="003E4A60">
              <w:rPr>
                <w:rFonts w:ascii="Arial" w:hAnsi="Arial" w:cs="Arial"/>
                <w:sz w:val="20"/>
              </w:rPr>
              <w:t>C</w:t>
            </w:r>
            <w:r w:rsidRPr="003E4A60">
              <w:rPr>
                <w:rFonts w:ascii="Arial" w:hAnsi="Arial" w:cs="Arial"/>
                <w:sz w:val="20"/>
                <w:vertAlign w:val="subscript"/>
              </w:rPr>
              <w:t>max</w:t>
            </w:r>
            <w:proofErr w:type="spellEnd"/>
            <w:r w:rsidRPr="003E4A60">
              <w:rPr>
                <w:rFonts w:ascii="Arial" w:hAnsi="Arial" w:cs="Arial"/>
                <w:sz w:val="20"/>
              </w:rPr>
              <w:t xml:space="preserve"> </w:t>
            </w:r>
            <w:r w:rsidR="000163B2" w:rsidRPr="003E4A60">
              <w:rPr>
                <w:rFonts w:ascii="Arial" w:hAnsi="Arial" w:cs="Arial"/>
                <w:sz w:val="20"/>
              </w:rPr>
              <w:t xml:space="preserve">in </w:t>
            </w:r>
            <w:r w:rsidRPr="003E4A60">
              <w:rPr>
                <w:rFonts w:ascii="Arial" w:hAnsi="Arial" w:cs="Arial"/>
                <w:sz w:val="20"/>
              </w:rPr>
              <w:t xml:space="preserve">humans </w:t>
            </w:r>
          </w:p>
        </w:tc>
        <w:tc>
          <w:tcPr>
            <w:tcW w:w="1530" w:type="dxa"/>
            <w:tcBorders>
              <w:bottom w:val="nil"/>
            </w:tcBorders>
          </w:tcPr>
          <w:p w14:paraId="2609DB40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0.65</w:t>
            </w:r>
          </w:p>
        </w:tc>
        <w:tc>
          <w:tcPr>
            <w:tcW w:w="1530" w:type="dxa"/>
            <w:tcBorders>
              <w:bottom w:val="nil"/>
            </w:tcBorders>
          </w:tcPr>
          <w:p w14:paraId="632CDC6C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NA</w:t>
            </w:r>
          </w:p>
        </w:tc>
        <w:tc>
          <w:tcPr>
            <w:tcW w:w="1530" w:type="dxa"/>
            <w:tcBorders>
              <w:bottom w:val="nil"/>
            </w:tcBorders>
          </w:tcPr>
          <w:p w14:paraId="4B110196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NA</w:t>
            </w:r>
          </w:p>
        </w:tc>
        <w:tc>
          <w:tcPr>
            <w:tcW w:w="1530" w:type="dxa"/>
            <w:tcBorders>
              <w:bottom w:val="nil"/>
            </w:tcBorders>
          </w:tcPr>
          <w:p w14:paraId="6676B5FA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NA</w:t>
            </w:r>
          </w:p>
        </w:tc>
        <w:tc>
          <w:tcPr>
            <w:tcW w:w="1530" w:type="dxa"/>
            <w:tcBorders>
              <w:bottom w:val="nil"/>
              <w:right w:val="nil"/>
            </w:tcBorders>
          </w:tcPr>
          <w:p w14:paraId="73301388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NA</w:t>
            </w:r>
          </w:p>
        </w:tc>
      </w:tr>
      <w:tr w:rsidR="001B7276" w:rsidRPr="00500428" w14:paraId="47DF40F3" w14:textId="77777777" w:rsidTr="00557F4E">
        <w:tc>
          <w:tcPr>
            <w:tcW w:w="2358" w:type="dxa"/>
            <w:tcBorders>
              <w:top w:val="nil"/>
              <w:left w:val="nil"/>
              <w:bottom w:val="nil"/>
            </w:tcBorders>
          </w:tcPr>
          <w:p w14:paraId="029386E9" w14:textId="7925B2DD" w:rsidR="00E266F1" w:rsidRPr="003E4A60" w:rsidRDefault="00E266F1" w:rsidP="003E4A60">
            <w:pPr>
              <w:ind w:left="90" w:hanging="90"/>
              <w:rPr>
                <w:rFonts w:ascii="Arial" w:hAnsi="Arial" w:cs="Arial"/>
                <w:sz w:val="20"/>
              </w:rPr>
            </w:pPr>
            <w:proofErr w:type="spellStart"/>
            <w:r w:rsidRPr="003E4A60">
              <w:rPr>
                <w:rFonts w:ascii="Arial" w:hAnsi="Arial" w:cs="Arial"/>
                <w:sz w:val="20"/>
              </w:rPr>
              <w:t>C</w:t>
            </w:r>
            <w:r w:rsidRPr="003E4A60">
              <w:rPr>
                <w:rFonts w:ascii="Arial" w:hAnsi="Arial" w:cs="Arial"/>
                <w:sz w:val="20"/>
                <w:vertAlign w:val="subscript"/>
              </w:rPr>
              <w:t>max</w:t>
            </w:r>
            <w:proofErr w:type="spellEnd"/>
            <w:r w:rsidRPr="003E4A60">
              <w:rPr>
                <w:rFonts w:ascii="Arial" w:hAnsi="Arial" w:cs="Arial"/>
                <w:sz w:val="20"/>
              </w:rPr>
              <w:t xml:space="preserve"> </w:t>
            </w:r>
            <w:r w:rsidR="000163B2" w:rsidRPr="003E4A60">
              <w:rPr>
                <w:rFonts w:ascii="Arial" w:hAnsi="Arial" w:cs="Arial"/>
                <w:sz w:val="20"/>
              </w:rPr>
              <w:t xml:space="preserve">in </w:t>
            </w:r>
            <w:r w:rsidRPr="003E4A60">
              <w:rPr>
                <w:rFonts w:ascii="Arial" w:hAnsi="Arial" w:cs="Arial"/>
                <w:sz w:val="20"/>
              </w:rPr>
              <w:t xml:space="preserve">animals 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70AB50D7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NA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77492AC9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NA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4CFB5A54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0.44-4.65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61C5255A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NA</w:t>
            </w:r>
          </w:p>
        </w:tc>
        <w:tc>
          <w:tcPr>
            <w:tcW w:w="1530" w:type="dxa"/>
            <w:tcBorders>
              <w:top w:val="nil"/>
              <w:bottom w:val="nil"/>
              <w:right w:val="nil"/>
            </w:tcBorders>
          </w:tcPr>
          <w:p w14:paraId="6336C98E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NA</w:t>
            </w:r>
          </w:p>
        </w:tc>
      </w:tr>
      <w:tr w:rsidR="001B7276" w:rsidRPr="00500428" w14:paraId="01905FE4" w14:textId="77777777" w:rsidTr="00557F4E">
        <w:tc>
          <w:tcPr>
            <w:tcW w:w="2358" w:type="dxa"/>
            <w:tcBorders>
              <w:top w:val="nil"/>
              <w:left w:val="nil"/>
              <w:bottom w:val="nil"/>
            </w:tcBorders>
          </w:tcPr>
          <w:p w14:paraId="5ACB877D" w14:textId="4CC1DB82" w:rsidR="00E266F1" w:rsidRPr="003E4A60" w:rsidRDefault="00E266F1" w:rsidP="003E4A60">
            <w:pPr>
              <w:ind w:left="90" w:hanging="90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 xml:space="preserve">Target </w:t>
            </w:r>
            <w:r w:rsidR="001B7276" w:rsidRPr="003E4A60">
              <w:rPr>
                <w:rFonts w:ascii="Arial" w:hAnsi="Arial" w:cs="Arial"/>
                <w:sz w:val="20"/>
              </w:rPr>
              <w:t xml:space="preserve">inhibition </w:t>
            </w:r>
            <w:r w:rsidRPr="002C266F">
              <w:rPr>
                <w:rFonts w:ascii="Arial" w:hAnsi="Arial" w:cs="Arial"/>
                <w:i/>
                <w:sz w:val="20"/>
              </w:rPr>
              <w:t>in vitro</w:t>
            </w:r>
            <w:r w:rsidRPr="003E4A60">
              <w:rPr>
                <w:rFonts w:ascii="Arial" w:hAnsi="Arial" w:cs="Arial"/>
                <w:sz w:val="20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4D199EC0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0.5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6AEC0B82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0.5-1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7C82594F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0.5-1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2FA918DF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0.01-1</w:t>
            </w:r>
          </w:p>
        </w:tc>
        <w:tc>
          <w:tcPr>
            <w:tcW w:w="1530" w:type="dxa"/>
            <w:tcBorders>
              <w:top w:val="nil"/>
              <w:bottom w:val="nil"/>
              <w:right w:val="nil"/>
            </w:tcBorders>
          </w:tcPr>
          <w:p w14:paraId="052BEF84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1-10</w:t>
            </w:r>
          </w:p>
        </w:tc>
      </w:tr>
      <w:tr w:rsidR="001B7276" w:rsidRPr="00500428" w14:paraId="166F048A" w14:textId="77777777" w:rsidTr="00557F4E">
        <w:trPr>
          <w:trHeight w:val="252"/>
        </w:trPr>
        <w:tc>
          <w:tcPr>
            <w:tcW w:w="2358" w:type="dxa"/>
            <w:tcBorders>
              <w:top w:val="nil"/>
              <w:left w:val="nil"/>
              <w:bottom w:val="single" w:sz="4" w:space="0" w:color="auto"/>
            </w:tcBorders>
          </w:tcPr>
          <w:p w14:paraId="1ABB6581" w14:textId="0F5BA7BC" w:rsidR="00E266F1" w:rsidRPr="003E4A60" w:rsidRDefault="00E266F1" w:rsidP="003E4A60">
            <w:pPr>
              <w:ind w:left="90" w:hanging="90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 xml:space="preserve">Cutoff for sensitivity </w:t>
            </w:r>
          </w:p>
        </w:tc>
        <w:tc>
          <w:tcPr>
            <w:tcW w:w="1530" w:type="dxa"/>
            <w:tcBorders>
              <w:top w:val="nil"/>
              <w:bottom w:val="single" w:sz="4" w:space="0" w:color="auto"/>
            </w:tcBorders>
          </w:tcPr>
          <w:p w14:paraId="2231B7C5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0.65</w:t>
            </w:r>
          </w:p>
        </w:tc>
        <w:tc>
          <w:tcPr>
            <w:tcW w:w="1530" w:type="dxa"/>
            <w:tcBorders>
              <w:top w:val="nil"/>
              <w:bottom w:val="single" w:sz="4" w:space="0" w:color="auto"/>
            </w:tcBorders>
          </w:tcPr>
          <w:p w14:paraId="558FD9A0" w14:textId="4182EA40" w:rsidR="00E266F1" w:rsidRPr="003E4A60" w:rsidRDefault="00557F4E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0.5</w:t>
            </w:r>
          </w:p>
        </w:tc>
        <w:tc>
          <w:tcPr>
            <w:tcW w:w="1530" w:type="dxa"/>
            <w:tcBorders>
              <w:top w:val="nil"/>
              <w:bottom w:val="single" w:sz="4" w:space="0" w:color="auto"/>
            </w:tcBorders>
          </w:tcPr>
          <w:p w14:paraId="0A9CBC39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0.5</w:t>
            </w:r>
          </w:p>
        </w:tc>
        <w:tc>
          <w:tcPr>
            <w:tcW w:w="1530" w:type="dxa"/>
            <w:tcBorders>
              <w:top w:val="nil"/>
              <w:bottom w:val="single" w:sz="4" w:space="0" w:color="auto"/>
            </w:tcBorders>
          </w:tcPr>
          <w:p w14:paraId="39ED9C2B" w14:textId="77777777" w:rsidR="00E266F1" w:rsidRPr="003E4A60" w:rsidRDefault="00E266F1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 w:rsidRPr="003E4A60">
              <w:rPr>
                <w:rFonts w:ascii="Arial" w:hAnsi="Arial" w:cs="Arial"/>
                <w:sz w:val="20"/>
              </w:rPr>
              <w:t>0.5</w:t>
            </w:r>
          </w:p>
        </w:tc>
        <w:tc>
          <w:tcPr>
            <w:tcW w:w="1530" w:type="dxa"/>
            <w:tcBorders>
              <w:top w:val="nil"/>
              <w:bottom w:val="single" w:sz="4" w:space="0" w:color="auto"/>
              <w:right w:val="nil"/>
            </w:tcBorders>
          </w:tcPr>
          <w:p w14:paraId="6B8CDFB5" w14:textId="15E2325A" w:rsidR="00E266F1" w:rsidRPr="003E4A60" w:rsidRDefault="00156409" w:rsidP="00240F59">
            <w:pPr>
              <w:spacing w:after="200" w:line="276" w:lineRule="auto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.0</w:t>
            </w:r>
          </w:p>
        </w:tc>
      </w:tr>
    </w:tbl>
    <w:p w14:paraId="20FCABC1" w14:textId="77777777" w:rsidR="00557F4E" w:rsidRDefault="00D33E95" w:rsidP="005B1430">
      <w:pPr>
        <w:rPr>
          <w:rFonts w:ascii="Arial" w:hAnsi="Arial" w:cs="Arial"/>
          <w:b/>
        </w:rPr>
      </w:pPr>
      <w:proofErr w:type="spellStart"/>
      <w:proofErr w:type="gramStart"/>
      <w:r w:rsidRPr="00500428">
        <w:rPr>
          <w:rFonts w:ascii="Arial" w:hAnsi="Arial" w:cs="Arial"/>
        </w:rPr>
        <w:t>C</w:t>
      </w:r>
      <w:r w:rsidRPr="00500428">
        <w:rPr>
          <w:rFonts w:ascii="Arial" w:hAnsi="Arial" w:cs="Arial"/>
          <w:vertAlign w:val="subscript"/>
        </w:rPr>
        <w:t>max</w:t>
      </w:r>
      <w:proofErr w:type="spellEnd"/>
      <w:r>
        <w:rPr>
          <w:rFonts w:ascii="Arial" w:hAnsi="Arial" w:cs="Arial"/>
        </w:rPr>
        <w:t>, maximum concentration;</w:t>
      </w:r>
      <w:r w:rsidRPr="00500428">
        <w:rPr>
          <w:rFonts w:ascii="Arial" w:hAnsi="Arial" w:cs="Arial"/>
        </w:rPr>
        <w:t xml:space="preserve"> </w:t>
      </w:r>
      <w:r w:rsidR="00E266F1" w:rsidRPr="00500428">
        <w:rPr>
          <w:rFonts w:ascii="Arial" w:hAnsi="Arial" w:cs="Arial"/>
        </w:rPr>
        <w:t>NA, not available.</w:t>
      </w:r>
      <w:proofErr w:type="gramEnd"/>
    </w:p>
    <w:p w14:paraId="7E435A15" w14:textId="77777777" w:rsidR="004911FC" w:rsidRDefault="004911FC" w:rsidP="005B1430">
      <w:pPr>
        <w:rPr>
          <w:rFonts w:ascii="Arial" w:hAnsi="Arial" w:cs="Arial"/>
          <w:b/>
        </w:rPr>
      </w:pPr>
    </w:p>
    <w:p w14:paraId="50462FA2" w14:textId="77777777" w:rsidR="004911FC" w:rsidRDefault="004911FC" w:rsidP="005B1430">
      <w:pPr>
        <w:rPr>
          <w:rFonts w:ascii="Arial" w:hAnsi="Arial" w:cs="Arial"/>
          <w:b/>
        </w:rPr>
      </w:pPr>
    </w:p>
    <w:p w14:paraId="2F9E3C62" w14:textId="77777777" w:rsidR="004911FC" w:rsidRDefault="004911FC" w:rsidP="005B1430">
      <w:pPr>
        <w:rPr>
          <w:rFonts w:ascii="Arial" w:hAnsi="Arial" w:cs="Arial"/>
          <w:b/>
        </w:rPr>
      </w:pPr>
    </w:p>
    <w:p w14:paraId="048D57E2" w14:textId="10B80277" w:rsidR="005B1430" w:rsidRPr="004911FC" w:rsidRDefault="002319BE" w:rsidP="005B1430">
      <w:pPr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t>Supplementary Table 5</w:t>
      </w:r>
      <w:r w:rsidR="005B1430">
        <w:rPr>
          <w:rFonts w:ascii="Arial" w:hAnsi="Arial" w:cs="Arial"/>
        </w:rPr>
        <w:t>.</w:t>
      </w:r>
      <w:proofErr w:type="gramEnd"/>
      <w:r w:rsidR="005B1430" w:rsidRPr="00500428">
        <w:rPr>
          <w:rFonts w:ascii="Arial" w:hAnsi="Arial" w:cs="Arial"/>
        </w:rPr>
        <w:t xml:space="preserve"> </w:t>
      </w:r>
      <w:r w:rsidR="005B1430">
        <w:rPr>
          <w:rFonts w:ascii="Arial" w:hAnsi="Arial" w:cs="Arial"/>
        </w:rPr>
        <w:t>Spearman correlations</w:t>
      </w:r>
      <w:r w:rsidR="00207442">
        <w:rPr>
          <w:rFonts w:ascii="Arial" w:hAnsi="Arial" w:cs="Arial"/>
        </w:rPr>
        <w:t xml:space="preserve"> of drug sensitivity in the 18 HNSCC </w:t>
      </w:r>
      <w:r w:rsidR="002C266F">
        <w:rPr>
          <w:rFonts w:ascii="Arial" w:hAnsi="Arial" w:cs="Arial"/>
        </w:rPr>
        <w:t xml:space="preserve">cell lines </w:t>
      </w:r>
      <w:r w:rsidR="00207442">
        <w:rPr>
          <w:rFonts w:ascii="Arial" w:hAnsi="Arial" w:cs="Arial"/>
        </w:rPr>
        <w:t>listed in Table 1</w:t>
      </w:r>
    </w:p>
    <w:tbl>
      <w:tblPr>
        <w:tblW w:w="955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915"/>
        <w:gridCol w:w="1620"/>
        <w:gridCol w:w="1260"/>
        <w:gridCol w:w="1620"/>
        <w:gridCol w:w="1530"/>
        <w:gridCol w:w="1170"/>
        <w:gridCol w:w="1440"/>
      </w:tblGrid>
      <w:tr w:rsidR="00207442" w:rsidRPr="005B1430" w14:paraId="69DF655B" w14:textId="77777777" w:rsidTr="00E47E5B">
        <w:trPr>
          <w:trHeight w:val="315"/>
        </w:trPr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99009" w14:textId="77777777" w:rsidR="005B1430" w:rsidRPr="005B1430" w:rsidRDefault="005B1430" w:rsidP="005B1430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75D7F" w14:textId="77777777" w:rsidR="005B1430" w:rsidRPr="005B1430" w:rsidRDefault="005B1430" w:rsidP="005B1430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A9BC4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576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4C"/>
            <w:noWrap/>
            <w:vAlign w:val="center"/>
            <w:hideMark/>
          </w:tcPr>
          <w:p w14:paraId="5BC684BE" w14:textId="731C7122" w:rsidR="005B1430" w:rsidRPr="00E04D81" w:rsidRDefault="00207442" w:rsidP="0020744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E04D81">
              <w:rPr>
                <w:rFonts w:ascii="Arial" w:eastAsia="Times New Roman" w:hAnsi="Arial" w:cs="Arial"/>
                <w:b/>
                <w:color w:val="000000"/>
              </w:rPr>
              <w:t>Rho values</w:t>
            </w:r>
          </w:p>
        </w:tc>
      </w:tr>
      <w:tr w:rsidR="008D28D2" w:rsidRPr="005B1430" w14:paraId="770D8F04" w14:textId="77777777" w:rsidTr="00E47E5B">
        <w:trPr>
          <w:trHeight w:val="945"/>
        </w:trPr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04952" w14:textId="77777777" w:rsidR="005B1430" w:rsidRPr="005B1430" w:rsidRDefault="005B1430" w:rsidP="005B1430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9B2E5" w14:textId="77777777" w:rsidR="005B1430" w:rsidRPr="005B1430" w:rsidRDefault="005B1430" w:rsidP="005B1430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60C871" w14:textId="77777777" w:rsidR="005B1430" w:rsidRPr="00E04D81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E04D81">
              <w:rPr>
                <w:rFonts w:ascii="Arial" w:eastAsia="Times New Roman" w:hAnsi="Arial" w:cs="Arial"/>
                <w:b/>
                <w:color w:val="000000"/>
              </w:rPr>
              <w:t>GDC0941 (PI3K inhibitor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F67B4D" w14:textId="62E80181" w:rsidR="005B1430" w:rsidRPr="00E04D81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E04D81">
              <w:rPr>
                <w:rFonts w:ascii="Arial" w:eastAsia="Times New Roman" w:hAnsi="Arial" w:cs="Arial"/>
                <w:b/>
                <w:color w:val="000000"/>
              </w:rPr>
              <w:t>GSK1059615 (PI3K</w:t>
            </w:r>
            <w:r w:rsidR="00886ABD">
              <w:rPr>
                <w:rFonts w:ascii="Arial" w:eastAsia="Times New Roman" w:hAnsi="Arial" w:cs="Arial"/>
                <w:b/>
                <w:color w:val="000000"/>
              </w:rPr>
              <w:t>/</w:t>
            </w:r>
            <w:proofErr w:type="spellStart"/>
            <w:r w:rsidR="00886ABD">
              <w:rPr>
                <w:rFonts w:ascii="Arial" w:eastAsia="Times New Roman" w:hAnsi="Arial" w:cs="Arial"/>
                <w:b/>
                <w:color w:val="000000"/>
              </w:rPr>
              <w:t>mTOR</w:t>
            </w:r>
            <w:proofErr w:type="spellEnd"/>
            <w:r w:rsidRPr="00E04D81">
              <w:rPr>
                <w:rFonts w:ascii="Arial" w:eastAsia="Times New Roman" w:hAnsi="Arial" w:cs="Arial"/>
                <w:b/>
                <w:color w:val="000000"/>
              </w:rPr>
              <w:t xml:space="preserve"> inhibitor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E53A86" w14:textId="57791BE2" w:rsidR="005B1430" w:rsidRPr="00E04D81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E04D81">
              <w:rPr>
                <w:rFonts w:ascii="Arial" w:eastAsia="Times New Roman" w:hAnsi="Arial" w:cs="Arial"/>
                <w:b/>
                <w:color w:val="000000"/>
              </w:rPr>
              <w:t>GDC0980 (PI3K/</w:t>
            </w:r>
            <w:proofErr w:type="spellStart"/>
            <w:r w:rsidRPr="00E04D81">
              <w:rPr>
                <w:rFonts w:ascii="Arial" w:eastAsia="Times New Roman" w:hAnsi="Arial" w:cs="Arial"/>
                <w:b/>
                <w:color w:val="000000"/>
              </w:rPr>
              <w:t>mTOR</w:t>
            </w:r>
            <w:proofErr w:type="spellEnd"/>
            <w:r w:rsidRPr="00E04D81">
              <w:rPr>
                <w:rFonts w:ascii="Arial" w:eastAsia="Times New Roman" w:hAnsi="Arial" w:cs="Arial"/>
                <w:b/>
                <w:color w:val="000000"/>
              </w:rPr>
              <w:t xml:space="preserve"> </w:t>
            </w:r>
            <w:r w:rsidR="00C0780E" w:rsidRPr="00E04D81">
              <w:rPr>
                <w:rFonts w:ascii="Arial" w:eastAsia="Times New Roman" w:hAnsi="Arial" w:cs="Arial"/>
                <w:b/>
                <w:color w:val="000000"/>
              </w:rPr>
              <w:t>inhibitor</w:t>
            </w:r>
            <w:r w:rsidRPr="00E04D81">
              <w:rPr>
                <w:rFonts w:ascii="Arial" w:eastAsia="Times New Roman" w:hAnsi="Arial" w:cs="Arial"/>
                <w:b/>
                <w:color w:val="000000"/>
              </w:rPr>
              <w:t>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0302C5" w14:textId="77777777" w:rsidR="005B1430" w:rsidRPr="00E04D81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E04D81">
              <w:rPr>
                <w:rFonts w:ascii="Arial" w:eastAsia="Times New Roman" w:hAnsi="Arial" w:cs="Arial"/>
                <w:b/>
                <w:color w:val="000000"/>
              </w:rPr>
              <w:t>AZD8055 (</w:t>
            </w:r>
            <w:proofErr w:type="spellStart"/>
            <w:r w:rsidRPr="00E04D81">
              <w:rPr>
                <w:rFonts w:ascii="Arial" w:eastAsia="Times New Roman" w:hAnsi="Arial" w:cs="Arial"/>
                <w:b/>
                <w:color w:val="000000"/>
              </w:rPr>
              <w:t>mTOR</w:t>
            </w:r>
            <w:proofErr w:type="spellEnd"/>
            <w:r w:rsidRPr="00E04D81">
              <w:rPr>
                <w:rFonts w:ascii="Arial" w:eastAsia="Times New Roman" w:hAnsi="Arial" w:cs="Arial"/>
                <w:b/>
                <w:color w:val="000000"/>
              </w:rPr>
              <w:t xml:space="preserve"> inhibitor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DFC1C" w14:textId="77777777" w:rsidR="005B1430" w:rsidRPr="00E04D81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E04D81">
              <w:rPr>
                <w:rFonts w:ascii="Arial" w:eastAsia="Times New Roman" w:hAnsi="Arial" w:cs="Arial"/>
                <w:b/>
                <w:color w:val="000000"/>
              </w:rPr>
              <w:t>GSK690693 (</w:t>
            </w:r>
            <w:proofErr w:type="spellStart"/>
            <w:r w:rsidRPr="00E04D81">
              <w:rPr>
                <w:rFonts w:ascii="Arial" w:eastAsia="Times New Roman" w:hAnsi="Arial" w:cs="Arial"/>
                <w:b/>
                <w:color w:val="000000"/>
              </w:rPr>
              <w:t>Akt</w:t>
            </w:r>
            <w:proofErr w:type="spellEnd"/>
            <w:r w:rsidRPr="00E04D81">
              <w:rPr>
                <w:rFonts w:ascii="Arial" w:eastAsia="Times New Roman" w:hAnsi="Arial" w:cs="Arial"/>
                <w:b/>
                <w:color w:val="000000"/>
              </w:rPr>
              <w:t xml:space="preserve"> inhibitor)</w:t>
            </w:r>
          </w:p>
        </w:tc>
      </w:tr>
      <w:tr w:rsidR="008D28D2" w:rsidRPr="005B1430" w14:paraId="10592E93" w14:textId="77777777" w:rsidTr="00E47E5B">
        <w:trPr>
          <w:trHeight w:val="315"/>
        </w:trPr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48C47" w14:textId="77777777" w:rsidR="005B1430" w:rsidRPr="005B1430" w:rsidRDefault="005B1430" w:rsidP="005B1430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67B5A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GDC09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95959"/>
            <w:noWrap/>
            <w:vAlign w:val="center"/>
            <w:hideMark/>
          </w:tcPr>
          <w:p w14:paraId="2AE6F354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7911A9DD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8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35AE8703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6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037E3E02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3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1D1D83E2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11</w:t>
            </w:r>
          </w:p>
        </w:tc>
      </w:tr>
      <w:tr w:rsidR="008D28D2" w:rsidRPr="005B1430" w14:paraId="14D5F955" w14:textId="77777777" w:rsidTr="00E47E5B">
        <w:trPr>
          <w:trHeight w:val="315"/>
        </w:trPr>
        <w:tc>
          <w:tcPr>
            <w:tcW w:w="9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538DD5"/>
            <w:vAlign w:val="center"/>
            <w:hideMark/>
          </w:tcPr>
          <w:p w14:paraId="485C7D17" w14:textId="7D3B866D" w:rsidR="005B1430" w:rsidRPr="005B1430" w:rsidRDefault="00E04D81" w:rsidP="0020744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E04D81">
              <w:rPr>
                <w:rFonts w:ascii="Arial" w:eastAsia="Times New Roman" w:hAnsi="Arial" w:cs="Arial"/>
                <w:i/>
                <w:color w:val="000000"/>
              </w:rPr>
              <w:t>P</w:t>
            </w:r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="00207442">
              <w:rPr>
                <w:rFonts w:ascii="Arial" w:eastAsia="Times New Roman" w:hAnsi="Arial" w:cs="Arial"/>
                <w:color w:val="000000"/>
              </w:rPr>
              <w:t>values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7C455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GSK10596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3973B6B6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5B1430">
              <w:rPr>
                <w:rFonts w:ascii="Arial" w:eastAsia="Times New Roman" w:hAnsi="Arial" w:cs="Arial"/>
                <w:b/>
                <w:color w:val="000000"/>
              </w:rPr>
              <w:t>4.20E-0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95959"/>
            <w:noWrap/>
            <w:vAlign w:val="center"/>
            <w:hideMark/>
          </w:tcPr>
          <w:p w14:paraId="2735490C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42401E89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8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30E04B0E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1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27AC3766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23</w:t>
            </w:r>
          </w:p>
        </w:tc>
      </w:tr>
      <w:tr w:rsidR="008D28D2" w:rsidRPr="005B1430" w14:paraId="28D9FF03" w14:textId="77777777" w:rsidTr="00E47E5B">
        <w:trPr>
          <w:trHeight w:val="315"/>
        </w:trPr>
        <w:tc>
          <w:tcPr>
            <w:tcW w:w="9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CAEAF9" w14:textId="77777777" w:rsidR="005B1430" w:rsidRPr="005B1430" w:rsidRDefault="005B1430" w:rsidP="005B1430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53C08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GDC098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1BFCD633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5B1430">
              <w:rPr>
                <w:rFonts w:ascii="Arial" w:eastAsia="Times New Roman" w:hAnsi="Arial" w:cs="Arial"/>
                <w:b/>
                <w:color w:val="000000"/>
              </w:rPr>
              <w:t>0.00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4DB22D75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5B1430">
              <w:rPr>
                <w:rFonts w:ascii="Arial" w:eastAsia="Times New Roman" w:hAnsi="Arial" w:cs="Arial"/>
                <w:b/>
                <w:color w:val="000000"/>
              </w:rPr>
              <w:t>3.43E-0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95959"/>
            <w:noWrap/>
            <w:vAlign w:val="center"/>
            <w:hideMark/>
          </w:tcPr>
          <w:p w14:paraId="4786AD8E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14BD0871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2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32F98116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36</w:t>
            </w:r>
          </w:p>
        </w:tc>
      </w:tr>
      <w:tr w:rsidR="008D28D2" w:rsidRPr="005B1430" w14:paraId="7E157CC3" w14:textId="77777777" w:rsidTr="00E47E5B">
        <w:trPr>
          <w:trHeight w:val="315"/>
        </w:trPr>
        <w:tc>
          <w:tcPr>
            <w:tcW w:w="9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18DDA5" w14:textId="77777777" w:rsidR="005B1430" w:rsidRPr="005B1430" w:rsidRDefault="005B1430" w:rsidP="005B1430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BEEB1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AZD80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1E00B76C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11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1C8969C7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48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5EABABF7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4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95959"/>
            <w:noWrap/>
            <w:vAlign w:val="center"/>
            <w:hideMark/>
          </w:tcPr>
          <w:p w14:paraId="7AF1172A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4C"/>
            <w:noWrap/>
            <w:vAlign w:val="bottom"/>
            <w:hideMark/>
          </w:tcPr>
          <w:p w14:paraId="0E12B0CE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35</w:t>
            </w:r>
          </w:p>
        </w:tc>
      </w:tr>
      <w:tr w:rsidR="008D28D2" w:rsidRPr="005B1430" w14:paraId="527ACBB2" w14:textId="77777777" w:rsidTr="00E47E5B">
        <w:trPr>
          <w:trHeight w:val="315"/>
        </w:trPr>
        <w:tc>
          <w:tcPr>
            <w:tcW w:w="9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60524F" w14:textId="77777777" w:rsidR="005B1430" w:rsidRPr="005B1430" w:rsidRDefault="005B1430" w:rsidP="005B1430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251C8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GSK69069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4E481828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65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3ED3A0B4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35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57C901FD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13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38DD5"/>
            <w:noWrap/>
            <w:vAlign w:val="center"/>
            <w:hideMark/>
          </w:tcPr>
          <w:p w14:paraId="555E36A1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0.15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595959"/>
            <w:noWrap/>
            <w:vAlign w:val="center"/>
            <w:hideMark/>
          </w:tcPr>
          <w:p w14:paraId="1A6291A9" w14:textId="77777777" w:rsidR="005B1430" w:rsidRPr="005B1430" w:rsidRDefault="005B1430" w:rsidP="005B143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5B1430">
              <w:rPr>
                <w:rFonts w:ascii="Arial" w:eastAsia="Times New Roman" w:hAnsi="Arial" w:cs="Arial"/>
                <w:color w:val="000000"/>
              </w:rPr>
              <w:t> </w:t>
            </w:r>
          </w:p>
        </w:tc>
      </w:tr>
    </w:tbl>
    <w:p w14:paraId="023DF278" w14:textId="77777777" w:rsidR="004911FC" w:rsidRDefault="00E04D81" w:rsidP="00E266F1">
      <w:pPr>
        <w:rPr>
          <w:rFonts w:ascii="Arial" w:hAnsi="Arial" w:cs="Arial"/>
          <w:b/>
        </w:rPr>
      </w:pPr>
      <w:r w:rsidRPr="00E04D81">
        <w:rPr>
          <w:rFonts w:ascii="Arial" w:hAnsi="Arial" w:cs="Arial"/>
        </w:rPr>
        <w:t xml:space="preserve">Boldface </w:t>
      </w:r>
      <w:r w:rsidRPr="00E04D81">
        <w:rPr>
          <w:rFonts w:ascii="Arial" w:hAnsi="Arial" w:cs="Arial"/>
          <w:i/>
        </w:rPr>
        <w:t>P</w:t>
      </w:r>
      <w:r>
        <w:rPr>
          <w:rFonts w:ascii="Arial" w:hAnsi="Arial" w:cs="Arial"/>
        </w:rPr>
        <w:t xml:space="preserve"> value </w:t>
      </w:r>
      <w:r w:rsidRPr="00E04D81">
        <w:rPr>
          <w:rFonts w:ascii="Arial" w:hAnsi="Arial" w:cs="Arial"/>
        </w:rPr>
        <w:t>indicates significance</w:t>
      </w:r>
      <w:r>
        <w:rPr>
          <w:rFonts w:ascii="Arial" w:hAnsi="Arial" w:cs="Arial"/>
          <w:b/>
        </w:rPr>
        <w:t>.</w:t>
      </w:r>
    </w:p>
    <w:p w14:paraId="0F371C52" w14:textId="77777777" w:rsidR="004911FC" w:rsidRDefault="004911FC" w:rsidP="00E266F1">
      <w:pPr>
        <w:rPr>
          <w:rFonts w:ascii="Arial" w:hAnsi="Arial" w:cs="Arial"/>
          <w:b/>
        </w:rPr>
      </w:pPr>
    </w:p>
    <w:p w14:paraId="032BCB2B" w14:textId="77777777" w:rsidR="004911FC" w:rsidRDefault="004911FC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3999AC10" w14:textId="647F4FF8" w:rsidR="00E266F1" w:rsidRPr="004911FC" w:rsidRDefault="003431AC" w:rsidP="00E266F1">
      <w:pPr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lastRenderedPageBreak/>
        <w:t xml:space="preserve">Supplementary </w:t>
      </w:r>
      <w:r w:rsidR="0021251B">
        <w:rPr>
          <w:rFonts w:ascii="Arial" w:hAnsi="Arial" w:cs="Arial"/>
          <w:b/>
        </w:rPr>
        <w:t xml:space="preserve">Table </w:t>
      </w:r>
      <w:r w:rsidR="005B1430">
        <w:rPr>
          <w:rFonts w:ascii="Arial" w:hAnsi="Arial" w:cs="Arial"/>
          <w:b/>
        </w:rPr>
        <w:t>6</w:t>
      </w:r>
      <w:r w:rsidR="00E266F1" w:rsidRPr="00500428">
        <w:rPr>
          <w:rFonts w:ascii="Arial" w:hAnsi="Arial" w:cs="Arial"/>
        </w:rPr>
        <w:t>.</w:t>
      </w:r>
      <w:proofErr w:type="gramEnd"/>
      <w:r w:rsidR="00500428">
        <w:rPr>
          <w:rFonts w:ascii="Arial" w:hAnsi="Arial" w:cs="Arial"/>
        </w:rPr>
        <w:t xml:space="preserve"> </w:t>
      </w:r>
      <w:r w:rsidR="00E266F1" w:rsidRPr="00500428">
        <w:rPr>
          <w:rFonts w:ascii="Arial" w:hAnsi="Arial" w:cs="Arial"/>
        </w:rPr>
        <w:t xml:space="preserve">Correlation of </w:t>
      </w:r>
      <w:r w:rsidR="00500428">
        <w:rPr>
          <w:rFonts w:ascii="Arial" w:hAnsi="Arial" w:cs="Arial"/>
        </w:rPr>
        <w:t xml:space="preserve">drug </w:t>
      </w:r>
      <w:r w:rsidR="00E266F1" w:rsidRPr="00500428">
        <w:rPr>
          <w:rFonts w:ascii="Arial" w:hAnsi="Arial" w:cs="Arial"/>
        </w:rPr>
        <w:t>sensitivity with expression o</w:t>
      </w:r>
      <w:r w:rsidR="00500428">
        <w:rPr>
          <w:rFonts w:ascii="Arial" w:hAnsi="Arial" w:cs="Arial"/>
        </w:rPr>
        <w:t>f individual pathway components as measured by Western blotting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352"/>
        <w:gridCol w:w="1186"/>
        <w:gridCol w:w="720"/>
        <w:gridCol w:w="1178"/>
        <w:gridCol w:w="892"/>
        <w:gridCol w:w="1164"/>
        <w:gridCol w:w="816"/>
        <w:gridCol w:w="1170"/>
        <w:gridCol w:w="1098"/>
      </w:tblGrid>
      <w:tr w:rsidR="00D33E95" w:rsidRPr="00236A6D" w14:paraId="4396ED48" w14:textId="77777777" w:rsidTr="003E4A60">
        <w:tc>
          <w:tcPr>
            <w:tcW w:w="1352" w:type="dxa"/>
            <w:vMerge w:val="restart"/>
            <w:tcBorders>
              <w:left w:val="nil"/>
            </w:tcBorders>
            <w:vAlign w:val="center"/>
          </w:tcPr>
          <w:p w14:paraId="327A60B0" w14:textId="25FA65EB" w:rsidR="00D33E95" w:rsidRPr="00E04D81" w:rsidRDefault="00D33E95" w:rsidP="00DA16E2">
            <w:pPr>
              <w:spacing w:after="200" w:line="276" w:lineRule="auto"/>
              <w:rPr>
                <w:rFonts w:ascii="Arial" w:hAnsi="Arial" w:cs="Arial"/>
                <w:b/>
                <w:sz w:val="18"/>
              </w:rPr>
            </w:pPr>
            <w:r w:rsidRPr="00E04D81">
              <w:rPr>
                <w:rFonts w:ascii="Arial" w:hAnsi="Arial" w:cs="Arial"/>
                <w:b/>
                <w:sz w:val="18"/>
              </w:rPr>
              <w:t>Drug</w:t>
            </w:r>
          </w:p>
        </w:tc>
        <w:tc>
          <w:tcPr>
            <w:tcW w:w="1906" w:type="dxa"/>
            <w:gridSpan w:val="2"/>
            <w:vAlign w:val="center"/>
          </w:tcPr>
          <w:p w14:paraId="1BDC1B6D" w14:textId="77777777" w:rsidR="00D33E95" w:rsidRPr="00E04D81" w:rsidRDefault="00D33E95" w:rsidP="003E4A60">
            <w:pPr>
              <w:jc w:val="center"/>
              <w:rPr>
                <w:rFonts w:ascii="Arial" w:hAnsi="Arial" w:cs="Arial"/>
                <w:b/>
                <w:sz w:val="18"/>
              </w:rPr>
            </w:pPr>
            <w:r w:rsidRPr="00E04D81">
              <w:rPr>
                <w:rFonts w:ascii="Arial" w:hAnsi="Arial" w:cs="Arial"/>
                <w:b/>
                <w:sz w:val="18"/>
              </w:rPr>
              <w:t>pS6</w:t>
            </w:r>
          </w:p>
        </w:tc>
        <w:tc>
          <w:tcPr>
            <w:tcW w:w="2070" w:type="dxa"/>
            <w:gridSpan w:val="2"/>
            <w:vAlign w:val="center"/>
          </w:tcPr>
          <w:p w14:paraId="6614F61E" w14:textId="77777777" w:rsidR="00D33E95" w:rsidRPr="00E04D81" w:rsidRDefault="00D33E95" w:rsidP="003E4A60">
            <w:pPr>
              <w:jc w:val="center"/>
              <w:rPr>
                <w:rFonts w:ascii="Arial" w:hAnsi="Arial" w:cs="Arial"/>
                <w:b/>
                <w:sz w:val="18"/>
              </w:rPr>
            </w:pPr>
            <w:r w:rsidRPr="00E04D81">
              <w:rPr>
                <w:rFonts w:ascii="Arial" w:hAnsi="Arial" w:cs="Arial"/>
                <w:b/>
                <w:sz w:val="18"/>
              </w:rPr>
              <w:t>P4EBP1</w:t>
            </w:r>
          </w:p>
        </w:tc>
        <w:tc>
          <w:tcPr>
            <w:tcW w:w="1980" w:type="dxa"/>
            <w:gridSpan w:val="2"/>
            <w:vAlign w:val="center"/>
          </w:tcPr>
          <w:p w14:paraId="4D32CEB7" w14:textId="77777777" w:rsidR="00D33E95" w:rsidRPr="00E04D81" w:rsidRDefault="00D33E95" w:rsidP="003E4A60">
            <w:pPr>
              <w:jc w:val="center"/>
              <w:rPr>
                <w:rFonts w:ascii="Arial" w:hAnsi="Arial" w:cs="Arial"/>
                <w:b/>
                <w:sz w:val="18"/>
              </w:rPr>
            </w:pPr>
            <w:proofErr w:type="spellStart"/>
            <w:r w:rsidRPr="00E04D81">
              <w:rPr>
                <w:rFonts w:ascii="Arial" w:hAnsi="Arial" w:cs="Arial"/>
                <w:b/>
                <w:sz w:val="18"/>
              </w:rPr>
              <w:t>pERK</w:t>
            </w:r>
            <w:proofErr w:type="spellEnd"/>
          </w:p>
        </w:tc>
        <w:tc>
          <w:tcPr>
            <w:tcW w:w="2268" w:type="dxa"/>
            <w:gridSpan w:val="2"/>
            <w:tcBorders>
              <w:right w:val="nil"/>
            </w:tcBorders>
            <w:vAlign w:val="center"/>
          </w:tcPr>
          <w:p w14:paraId="313118F3" w14:textId="77777777" w:rsidR="00D33E95" w:rsidRPr="00E04D81" w:rsidRDefault="00D33E95" w:rsidP="003E4A60">
            <w:pPr>
              <w:jc w:val="center"/>
              <w:rPr>
                <w:rFonts w:ascii="Arial" w:hAnsi="Arial" w:cs="Arial"/>
                <w:b/>
                <w:sz w:val="18"/>
              </w:rPr>
            </w:pPr>
            <w:proofErr w:type="spellStart"/>
            <w:r w:rsidRPr="00E04D81">
              <w:rPr>
                <w:rFonts w:ascii="Arial" w:hAnsi="Arial" w:cs="Arial"/>
                <w:b/>
                <w:sz w:val="18"/>
              </w:rPr>
              <w:t>pAKT</w:t>
            </w:r>
            <w:proofErr w:type="spellEnd"/>
          </w:p>
        </w:tc>
      </w:tr>
      <w:tr w:rsidR="00D33E95" w:rsidRPr="00236A6D" w14:paraId="38FA55ED" w14:textId="77777777" w:rsidTr="00E47E5B">
        <w:tc>
          <w:tcPr>
            <w:tcW w:w="1352" w:type="dxa"/>
            <w:vMerge/>
            <w:tcBorders>
              <w:left w:val="nil"/>
              <w:bottom w:val="single" w:sz="4" w:space="0" w:color="auto"/>
            </w:tcBorders>
          </w:tcPr>
          <w:p w14:paraId="1019B62E" w14:textId="77777777" w:rsidR="00D33E95" w:rsidRPr="00E47E5B" w:rsidRDefault="00D33E95" w:rsidP="00240F59">
            <w:pPr>
              <w:widowControl w:val="0"/>
              <w:spacing w:after="200" w:line="276" w:lineRule="auto"/>
              <w:jc w:val="both"/>
              <w:rPr>
                <w:rFonts w:ascii="Arial" w:hAnsi="Arial" w:cs="Arial"/>
                <w:b/>
                <w:sz w:val="18"/>
              </w:rPr>
            </w:pPr>
          </w:p>
        </w:tc>
        <w:tc>
          <w:tcPr>
            <w:tcW w:w="1186" w:type="dxa"/>
            <w:tcBorders>
              <w:bottom w:val="single" w:sz="4" w:space="0" w:color="auto"/>
            </w:tcBorders>
            <w:vAlign w:val="center"/>
          </w:tcPr>
          <w:p w14:paraId="456EC014" w14:textId="569BFCF2" w:rsidR="00D33E95" w:rsidRPr="00E47E5B" w:rsidRDefault="00D33E95" w:rsidP="003E4A60">
            <w:pPr>
              <w:spacing w:after="200" w:line="276" w:lineRule="auto"/>
              <w:jc w:val="center"/>
              <w:rPr>
                <w:rFonts w:ascii="Arial" w:hAnsi="Arial" w:cs="Arial"/>
                <w:b/>
                <w:sz w:val="18"/>
              </w:rPr>
            </w:pPr>
            <w:r w:rsidRPr="00E47E5B">
              <w:rPr>
                <w:rFonts w:ascii="Arial" w:hAnsi="Arial" w:cs="Arial"/>
                <w:b/>
                <w:sz w:val="18"/>
              </w:rPr>
              <w:t xml:space="preserve">Spearman </w:t>
            </w:r>
            <w:r w:rsidR="00DA16E2" w:rsidRPr="00E47E5B">
              <w:rPr>
                <w:rFonts w:ascii="Arial" w:hAnsi="Arial" w:cs="Arial"/>
                <w:b/>
                <w:sz w:val="18"/>
              </w:rPr>
              <w:t>rho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14:paraId="44CB900A" w14:textId="3943C1CE" w:rsidR="00D33E95" w:rsidRPr="00E47E5B" w:rsidRDefault="00D33E95" w:rsidP="003E4A60">
            <w:pPr>
              <w:spacing w:after="200" w:line="276" w:lineRule="auto"/>
              <w:jc w:val="center"/>
              <w:rPr>
                <w:rFonts w:ascii="Arial" w:hAnsi="Arial" w:cs="Arial"/>
                <w:b/>
                <w:i/>
                <w:sz w:val="18"/>
              </w:rPr>
            </w:pPr>
            <w:r w:rsidRPr="00E47E5B">
              <w:rPr>
                <w:rFonts w:ascii="Arial" w:hAnsi="Arial" w:cs="Arial"/>
                <w:b/>
                <w:i/>
                <w:sz w:val="18"/>
              </w:rPr>
              <w:t>P</w:t>
            </w:r>
          </w:p>
        </w:tc>
        <w:tc>
          <w:tcPr>
            <w:tcW w:w="1178" w:type="dxa"/>
            <w:tcBorders>
              <w:bottom w:val="single" w:sz="4" w:space="0" w:color="auto"/>
            </w:tcBorders>
            <w:vAlign w:val="center"/>
          </w:tcPr>
          <w:p w14:paraId="5061A221" w14:textId="776ED945" w:rsidR="00D33E95" w:rsidRPr="00E47E5B" w:rsidRDefault="00D33E95" w:rsidP="003E4A60">
            <w:pPr>
              <w:spacing w:after="200" w:line="276" w:lineRule="auto"/>
              <w:jc w:val="center"/>
              <w:rPr>
                <w:rFonts w:ascii="Arial" w:hAnsi="Arial" w:cs="Arial"/>
                <w:b/>
                <w:sz w:val="18"/>
              </w:rPr>
            </w:pPr>
            <w:r w:rsidRPr="00E47E5B">
              <w:rPr>
                <w:rFonts w:ascii="Arial" w:hAnsi="Arial" w:cs="Arial"/>
                <w:b/>
                <w:sz w:val="18"/>
              </w:rPr>
              <w:t xml:space="preserve">Spearman </w:t>
            </w:r>
            <w:r w:rsidR="00DA16E2" w:rsidRPr="00E47E5B">
              <w:rPr>
                <w:rFonts w:ascii="Arial" w:hAnsi="Arial" w:cs="Arial"/>
                <w:b/>
                <w:sz w:val="18"/>
              </w:rPr>
              <w:t>rho</w:t>
            </w:r>
          </w:p>
        </w:tc>
        <w:tc>
          <w:tcPr>
            <w:tcW w:w="892" w:type="dxa"/>
            <w:tcBorders>
              <w:bottom w:val="single" w:sz="4" w:space="0" w:color="auto"/>
            </w:tcBorders>
            <w:vAlign w:val="center"/>
          </w:tcPr>
          <w:p w14:paraId="4C95A54D" w14:textId="7292194F" w:rsidR="00D33E95" w:rsidRPr="00E47E5B" w:rsidRDefault="00D33E95" w:rsidP="003E4A60">
            <w:pPr>
              <w:spacing w:after="200" w:line="276" w:lineRule="auto"/>
              <w:jc w:val="center"/>
              <w:rPr>
                <w:rFonts w:ascii="Arial" w:hAnsi="Arial" w:cs="Arial"/>
                <w:b/>
                <w:i/>
                <w:sz w:val="18"/>
              </w:rPr>
            </w:pPr>
            <w:r w:rsidRPr="00E47E5B">
              <w:rPr>
                <w:rFonts w:ascii="Arial" w:hAnsi="Arial" w:cs="Arial"/>
                <w:b/>
                <w:i/>
                <w:sz w:val="18"/>
              </w:rPr>
              <w:t xml:space="preserve">P </w:t>
            </w:r>
          </w:p>
        </w:tc>
        <w:tc>
          <w:tcPr>
            <w:tcW w:w="1164" w:type="dxa"/>
            <w:tcBorders>
              <w:bottom w:val="single" w:sz="4" w:space="0" w:color="auto"/>
            </w:tcBorders>
            <w:vAlign w:val="center"/>
          </w:tcPr>
          <w:p w14:paraId="23F36898" w14:textId="69E1E575" w:rsidR="00D33E95" w:rsidRPr="00E47E5B" w:rsidRDefault="00D33E95" w:rsidP="003E4A60">
            <w:pPr>
              <w:spacing w:after="200" w:line="276" w:lineRule="auto"/>
              <w:jc w:val="center"/>
              <w:rPr>
                <w:rFonts w:ascii="Arial" w:hAnsi="Arial" w:cs="Arial"/>
                <w:b/>
                <w:sz w:val="18"/>
              </w:rPr>
            </w:pPr>
            <w:r w:rsidRPr="00E47E5B">
              <w:rPr>
                <w:rFonts w:ascii="Arial" w:hAnsi="Arial" w:cs="Arial"/>
                <w:b/>
                <w:sz w:val="18"/>
              </w:rPr>
              <w:t xml:space="preserve">Spearman </w:t>
            </w:r>
            <w:r w:rsidR="00DA16E2" w:rsidRPr="00E47E5B">
              <w:rPr>
                <w:rFonts w:ascii="Arial" w:hAnsi="Arial" w:cs="Arial"/>
                <w:b/>
                <w:sz w:val="18"/>
              </w:rPr>
              <w:t>rho</w:t>
            </w:r>
          </w:p>
        </w:tc>
        <w:tc>
          <w:tcPr>
            <w:tcW w:w="816" w:type="dxa"/>
            <w:tcBorders>
              <w:bottom w:val="single" w:sz="4" w:space="0" w:color="auto"/>
            </w:tcBorders>
            <w:vAlign w:val="center"/>
          </w:tcPr>
          <w:p w14:paraId="4C005F18" w14:textId="1A2C99CA" w:rsidR="00D33E95" w:rsidRPr="00E47E5B" w:rsidRDefault="00D33E95" w:rsidP="003E4A60">
            <w:pPr>
              <w:spacing w:after="200" w:line="276" w:lineRule="auto"/>
              <w:jc w:val="center"/>
              <w:rPr>
                <w:rFonts w:ascii="Arial" w:hAnsi="Arial" w:cs="Arial"/>
                <w:b/>
                <w:i/>
                <w:sz w:val="18"/>
              </w:rPr>
            </w:pPr>
            <w:r w:rsidRPr="00E47E5B">
              <w:rPr>
                <w:rFonts w:ascii="Arial" w:hAnsi="Arial" w:cs="Arial"/>
                <w:b/>
                <w:i/>
                <w:sz w:val="18"/>
              </w:rPr>
              <w:t>P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vAlign w:val="center"/>
          </w:tcPr>
          <w:p w14:paraId="454CE752" w14:textId="3C149D85" w:rsidR="00D33E95" w:rsidRPr="00E47E5B" w:rsidRDefault="00D33E95" w:rsidP="003E4A60">
            <w:pPr>
              <w:spacing w:after="200" w:line="276" w:lineRule="auto"/>
              <w:jc w:val="center"/>
              <w:rPr>
                <w:rFonts w:ascii="Arial" w:hAnsi="Arial" w:cs="Arial"/>
                <w:b/>
                <w:sz w:val="18"/>
              </w:rPr>
            </w:pPr>
            <w:r w:rsidRPr="00E47E5B">
              <w:rPr>
                <w:rFonts w:ascii="Arial" w:hAnsi="Arial" w:cs="Arial"/>
                <w:b/>
                <w:sz w:val="18"/>
              </w:rPr>
              <w:t xml:space="preserve">Spearman </w:t>
            </w:r>
            <w:r w:rsidR="00DA16E2" w:rsidRPr="00E47E5B">
              <w:rPr>
                <w:rFonts w:ascii="Arial" w:hAnsi="Arial" w:cs="Arial"/>
                <w:b/>
                <w:sz w:val="18"/>
              </w:rPr>
              <w:t>rho</w:t>
            </w:r>
          </w:p>
        </w:tc>
        <w:tc>
          <w:tcPr>
            <w:tcW w:w="1098" w:type="dxa"/>
            <w:tcBorders>
              <w:bottom w:val="single" w:sz="4" w:space="0" w:color="auto"/>
              <w:right w:val="nil"/>
            </w:tcBorders>
            <w:vAlign w:val="center"/>
          </w:tcPr>
          <w:p w14:paraId="32531932" w14:textId="7DEBC790" w:rsidR="00D33E95" w:rsidRPr="00E47E5B" w:rsidRDefault="00D33E95" w:rsidP="003E4A60">
            <w:pPr>
              <w:spacing w:after="200" w:line="276" w:lineRule="auto"/>
              <w:jc w:val="center"/>
              <w:rPr>
                <w:rFonts w:ascii="Arial" w:hAnsi="Arial" w:cs="Arial"/>
                <w:b/>
                <w:i/>
                <w:sz w:val="18"/>
              </w:rPr>
            </w:pPr>
            <w:r w:rsidRPr="00E47E5B">
              <w:rPr>
                <w:rFonts w:ascii="Arial" w:hAnsi="Arial" w:cs="Arial"/>
                <w:b/>
                <w:i/>
                <w:sz w:val="18"/>
              </w:rPr>
              <w:t xml:space="preserve">P </w:t>
            </w:r>
          </w:p>
        </w:tc>
      </w:tr>
      <w:tr w:rsidR="00E266F1" w:rsidRPr="00236A6D" w14:paraId="01B28A48" w14:textId="77777777" w:rsidTr="00E47E5B">
        <w:tc>
          <w:tcPr>
            <w:tcW w:w="1352" w:type="dxa"/>
            <w:tcBorders>
              <w:left w:val="nil"/>
              <w:bottom w:val="nil"/>
            </w:tcBorders>
          </w:tcPr>
          <w:p w14:paraId="76BF38DD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GDC0941</w:t>
            </w:r>
          </w:p>
        </w:tc>
        <w:tc>
          <w:tcPr>
            <w:tcW w:w="1186" w:type="dxa"/>
            <w:tcBorders>
              <w:bottom w:val="nil"/>
            </w:tcBorders>
          </w:tcPr>
          <w:p w14:paraId="20F57956" w14:textId="79E339DB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</w:t>
            </w:r>
            <w:r w:rsidR="0021251B">
              <w:rPr>
                <w:rFonts w:ascii="Arial" w:hAnsi="Arial" w:cs="Arial"/>
                <w:sz w:val="18"/>
              </w:rPr>
              <w:t>.</w:t>
            </w:r>
            <w:r w:rsidRPr="00236A6D">
              <w:rPr>
                <w:rFonts w:ascii="Arial" w:hAnsi="Arial" w:cs="Arial"/>
                <w:sz w:val="18"/>
              </w:rPr>
              <w:t>411</w:t>
            </w:r>
          </w:p>
        </w:tc>
        <w:tc>
          <w:tcPr>
            <w:tcW w:w="720" w:type="dxa"/>
            <w:tcBorders>
              <w:bottom w:val="nil"/>
            </w:tcBorders>
          </w:tcPr>
          <w:p w14:paraId="043CA63F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10</w:t>
            </w:r>
          </w:p>
        </w:tc>
        <w:tc>
          <w:tcPr>
            <w:tcW w:w="1178" w:type="dxa"/>
            <w:tcBorders>
              <w:bottom w:val="nil"/>
            </w:tcBorders>
          </w:tcPr>
          <w:p w14:paraId="25C275BC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-0.067</w:t>
            </w:r>
          </w:p>
        </w:tc>
        <w:tc>
          <w:tcPr>
            <w:tcW w:w="892" w:type="dxa"/>
            <w:tcBorders>
              <w:bottom w:val="nil"/>
            </w:tcBorders>
          </w:tcPr>
          <w:p w14:paraId="302B85A3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796</w:t>
            </w:r>
          </w:p>
        </w:tc>
        <w:tc>
          <w:tcPr>
            <w:tcW w:w="1164" w:type="dxa"/>
            <w:tcBorders>
              <w:bottom w:val="nil"/>
            </w:tcBorders>
          </w:tcPr>
          <w:p w14:paraId="10B29DFA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-0.416</w:t>
            </w:r>
          </w:p>
        </w:tc>
        <w:tc>
          <w:tcPr>
            <w:tcW w:w="816" w:type="dxa"/>
            <w:tcBorders>
              <w:bottom w:val="nil"/>
            </w:tcBorders>
          </w:tcPr>
          <w:p w14:paraId="2F63388B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095</w:t>
            </w:r>
          </w:p>
        </w:tc>
        <w:tc>
          <w:tcPr>
            <w:tcW w:w="1170" w:type="dxa"/>
            <w:tcBorders>
              <w:bottom w:val="nil"/>
            </w:tcBorders>
          </w:tcPr>
          <w:p w14:paraId="0C7CF33B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197</w:t>
            </w:r>
          </w:p>
        </w:tc>
        <w:tc>
          <w:tcPr>
            <w:tcW w:w="1098" w:type="dxa"/>
            <w:tcBorders>
              <w:bottom w:val="nil"/>
              <w:right w:val="nil"/>
            </w:tcBorders>
          </w:tcPr>
          <w:p w14:paraId="308BE3E5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44</w:t>
            </w:r>
          </w:p>
        </w:tc>
      </w:tr>
      <w:tr w:rsidR="00E266F1" w:rsidRPr="00236A6D" w14:paraId="04AC8091" w14:textId="77777777" w:rsidTr="00E47E5B">
        <w:tc>
          <w:tcPr>
            <w:tcW w:w="1352" w:type="dxa"/>
            <w:tcBorders>
              <w:top w:val="nil"/>
              <w:left w:val="nil"/>
              <w:bottom w:val="nil"/>
            </w:tcBorders>
          </w:tcPr>
          <w:p w14:paraId="396FA793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GSK1059615</w:t>
            </w:r>
          </w:p>
        </w:tc>
        <w:tc>
          <w:tcPr>
            <w:tcW w:w="1186" w:type="dxa"/>
            <w:tcBorders>
              <w:top w:val="nil"/>
              <w:bottom w:val="nil"/>
            </w:tcBorders>
          </w:tcPr>
          <w:p w14:paraId="0B7C8DD2" w14:textId="72F79A38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41</w:t>
            </w:r>
            <w:r w:rsidR="000819BA">
              <w:rPr>
                <w:rFonts w:ascii="Arial" w:hAnsi="Arial" w:cs="Arial"/>
                <w:sz w:val="18"/>
              </w:rPr>
              <w:t>3</w:t>
            </w:r>
          </w:p>
        </w:tc>
        <w:tc>
          <w:tcPr>
            <w:tcW w:w="720" w:type="dxa"/>
            <w:tcBorders>
              <w:top w:val="nil"/>
              <w:bottom w:val="nil"/>
            </w:tcBorders>
          </w:tcPr>
          <w:p w14:paraId="44596C7C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099</w:t>
            </w:r>
          </w:p>
        </w:tc>
        <w:tc>
          <w:tcPr>
            <w:tcW w:w="1178" w:type="dxa"/>
            <w:tcBorders>
              <w:top w:val="nil"/>
              <w:bottom w:val="nil"/>
            </w:tcBorders>
          </w:tcPr>
          <w:p w14:paraId="35A3978E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-0.031</w:t>
            </w:r>
          </w:p>
        </w:tc>
        <w:tc>
          <w:tcPr>
            <w:tcW w:w="892" w:type="dxa"/>
            <w:tcBorders>
              <w:top w:val="nil"/>
              <w:bottom w:val="nil"/>
            </w:tcBorders>
          </w:tcPr>
          <w:p w14:paraId="5FF9F980" w14:textId="5953CDC1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903</w:t>
            </w:r>
          </w:p>
        </w:tc>
        <w:tc>
          <w:tcPr>
            <w:tcW w:w="1164" w:type="dxa"/>
            <w:tcBorders>
              <w:top w:val="nil"/>
              <w:bottom w:val="nil"/>
            </w:tcBorders>
          </w:tcPr>
          <w:p w14:paraId="13E59851" w14:textId="1D2F838B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-0</w:t>
            </w:r>
            <w:r w:rsidR="0021251B">
              <w:rPr>
                <w:rFonts w:ascii="Arial" w:hAnsi="Arial" w:cs="Arial"/>
                <w:sz w:val="18"/>
              </w:rPr>
              <w:t>.</w:t>
            </w:r>
            <w:r w:rsidRPr="00236A6D">
              <w:rPr>
                <w:rFonts w:ascii="Arial" w:hAnsi="Arial" w:cs="Arial"/>
                <w:sz w:val="18"/>
              </w:rPr>
              <w:t>298</w:t>
            </w:r>
          </w:p>
        </w:tc>
        <w:tc>
          <w:tcPr>
            <w:tcW w:w="816" w:type="dxa"/>
            <w:tcBorders>
              <w:top w:val="nil"/>
              <w:bottom w:val="nil"/>
            </w:tcBorders>
          </w:tcPr>
          <w:p w14:paraId="6A1115B8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245</w:t>
            </w:r>
          </w:p>
        </w:tc>
        <w:tc>
          <w:tcPr>
            <w:tcW w:w="1170" w:type="dxa"/>
            <w:tcBorders>
              <w:top w:val="nil"/>
              <w:bottom w:val="nil"/>
            </w:tcBorders>
          </w:tcPr>
          <w:p w14:paraId="2C7B19D3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106</w:t>
            </w:r>
          </w:p>
        </w:tc>
        <w:tc>
          <w:tcPr>
            <w:tcW w:w="1098" w:type="dxa"/>
            <w:tcBorders>
              <w:top w:val="nil"/>
              <w:bottom w:val="nil"/>
              <w:right w:val="nil"/>
            </w:tcBorders>
          </w:tcPr>
          <w:p w14:paraId="099A6F4D" w14:textId="1FE44192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</w:t>
            </w:r>
            <w:r w:rsidR="000819BA">
              <w:rPr>
                <w:rFonts w:ascii="Arial" w:hAnsi="Arial" w:cs="Arial"/>
                <w:sz w:val="18"/>
              </w:rPr>
              <w:t>6</w:t>
            </w:r>
            <w:r w:rsidRPr="00236A6D">
              <w:rPr>
                <w:rFonts w:ascii="Arial" w:hAnsi="Arial" w:cs="Arial"/>
                <w:sz w:val="18"/>
              </w:rPr>
              <w:t>83</w:t>
            </w:r>
          </w:p>
        </w:tc>
      </w:tr>
      <w:tr w:rsidR="00E266F1" w:rsidRPr="00236A6D" w14:paraId="665117FA" w14:textId="77777777" w:rsidTr="00E47E5B">
        <w:tc>
          <w:tcPr>
            <w:tcW w:w="1352" w:type="dxa"/>
            <w:tcBorders>
              <w:top w:val="nil"/>
              <w:left w:val="nil"/>
              <w:bottom w:val="nil"/>
            </w:tcBorders>
          </w:tcPr>
          <w:p w14:paraId="68CCF8DD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GDC0980</w:t>
            </w:r>
          </w:p>
        </w:tc>
        <w:tc>
          <w:tcPr>
            <w:tcW w:w="1186" w:type="dxa"/>
            <w:tcBorders>
              <w:top w:val="nil"/>
              <w:bottom w:val="nil"/>
            </w:tcBorders>
          </w:tcPr>
          <w:p w14:paraId="1A742D59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178</w:t>
            </w:r>
          </w:p>
        </w:tc>
        <w:tc>
          <w:tcPr>
            <w:tcW w:w="720" w:type="dxa"/>
            <w:tcBorders>
              <w:top w:val="nil"/>
              <w:bottom w:val="nil"/>
            </w:tcBorders>
          </w:tcPr>
          <w:p w14:paraId="75FC7ADB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492</w:t>
            </w:r>
          </w:p>
        </w:tc>
        <w:tc>
          <w:tcPr>
            <w:tcW w:w="1178" w:type="dxa"/>
            <w:tcBorders>
              <w:top w:val="nil"/>
              <w:bottom w:val="nil"/>
            </w:tcBorders>
          </w:tcPr>
          <w:p w14:paraId="7202275B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-0.144</w:t>
            </w:r>
          </w:p>
        </w:tc>
        <w:tc>
          <w:tcPr>
            <w:tcW w:w="892" w:type="dxa"/>
            <w:tcBorders>
              <w:top w:val="nil"/>
              <w:bottom w:val="nil"/>
            </w:tcBorders>
          </w:tcPr>
          <w:p w14:paraId="57ACBB61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579</w:t>
            </w:r>
          </w:p>
        </w:tc>
        <w:tc>
          <w:tcPr>
            <w:tcW w:w="1164" w:type="dxa"/>
            <w:tcBorders>
              <w:top w:val="nil"/>
              <w:bottom w:val="nil"/>
            </w:tcBorders>
          </w:tcPr>
          <w:p w14:paraId="189D52AE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-0.231</w:t>
            </w:r>
          </w:p>
        </w:tc>
        <w:tc>
          <w:tcPr>
            <w:tcW w:w="816" w:type="dxa"/>
            <w:tcBorders>
              <w:top w:val="nil"/>
              <w:bottom w:val="nil"/>
            </w:tcBorders>
          </w:tcPr>
          <w:p w14:paraId="667999E7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370</w:t>
            </w:r>
          </w:p>
        </w:tc>
        <w:tc>
          <w:tcPr>
            <w:tcW w:w="1170" w:type="dxa"/>
            <w:tcBorders>
              <w:top w:val="nil"/>
              <w:bottom w:val="nil"/>
            </w:tcBorders>
          </w:tcPr>
          <w:p w14:paraId="621211B3" w14:textId="77777777" w:rsidR="00E266F1" w:rsidRPr="00236A6D" w:rsidRDefault="00E266F1" w:rsidP="00346A4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-0.208</w:t>
            </w:r>
          </w:p>
        </w:tc>
        <w:tc>
          <w:tcPr>
            <w:tcW w:w="1098" w:type="dxa"/>
            <w:tcBorders>
              <w:top w:val="nil"/>
              <w:bottom w:val="nil"/>
              <w:right w:val="nil"/>
            </w:tcBorders>
          </w:tcPr>
          <w:p w14:paraId="6A3DF79C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421</w:t>
            </w:r>
          </w:p>
        </w:tc>
      </w:tr>
      <w:tr w:rsidR="00E266F1" w:rsidRPr="00236A6D" w14:paraId="7E0FFCEC" w14:textId="77777777" w:rsidTr="00E47E5B">
        <w:tc>
          <w:tcPr>
            <w:tcW w:w="1352" w:type="dxa"/>
            <w:tcBorders>
              <w:top w:val="nil"/>
              <w:left w:val="nil"/>
              <w:bottom w:val="nil"/>
            </w:tcBorders>
          </w:tcPr>
          <w:p w14:paraId="5011B8C5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AZD8055</w:t>
            </w:r>
          </w:p>
        </w:tc>
        <w:tc>
          <w:tcPr>
            <w:tcW w:w="1186" w:type="dxa"/>
            <w:tcBorders>
              <w:top w:val="nil"/>
              <w:bottom w:val="nil"/>
            </w:tcBorders>
          </w:tcPr>
          <w:p w14:paraId="52EA4D6F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390</w:t>
            </w:r>
          </w:p>
        </w:tc>
        <w:tc>
          <w:tcPr>
            <w:tcW w:w="720" w:type="dxa"/>
            <w:tcBorders>
              <w:top w:val="nil"/>
              <w:bottom w:val="nil"/>
            </w:tcBorders>
          </w:tcPr>
          <w:p w14:paraId="01A97C6F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121</w:t>
            </w:r>
          </w:p>
        </w:tc>
        <w:tc>
          <w:tcPr>
            <w:tcW w:w="1178" w:type="dxa"/>
            <w:tcBorders>
              <w:top w:val="nil"/>
              <w:bottom w:val="nil"/>
            </w:tcBorders>
          </w:tcPr>
          <w:p w14:paraId="5E177162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-0.149</w:t>
            </w:r>
          </w:p>
        </w:tc>
        <w:tc>
          <w:tcPr>
            <w:tcW w:w="892" w:type="dxa"/>
            <w:tcBorders>
              <w:top w:val="nil"/>
              <w:bottom w:val="nil"/>
            </w:tcBorders>
          </w:tcPr>
          <w:p w14:paraId="4465AC3F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566</w:t>
            </w:r>
          </w:p>
        </w:tc>
        <w:tc>
          <w:tcPr>
            <w:tcW w:w="1164" w:type="dxa"/>
            <w:tcBorders>
              <w:top w:val="nil"/>
              <w:bottom w:val="nil"/>
            </w:tcBorders>
          </w:tcPr>
          <w:p w14:paraId="0B8DC48E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-0.419</w:t>
            </w:r>
          </w:p>
        </w:tc>
        <w:tc>
          <w:tcPr>
            <w:tcW w:w="816" w:type="dxa"/>
            <w:tcBorders>
              <w:top w:val="nil"/>
              <w:bottom w:val="nil"/>
            </w:tcBorders>
          </w:tcPr>
          <w:p w14:paraId="58BA42FE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095</w:t>
            </w:r>
          </w:p>
        </w:tc>
        <w:tc>
          <w:tcPr>
            <w:tcW w:w="1170" w:type="dxa"/>
            <w:tcBorders>
              <w:top w:val="nil"/>
              <w:bottom w:val="nil"/>
            </w:tcBorders>
          </w:tcPr>
          <w:p w14:paraId="7CA8E815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301</w:t>
            </w:r>
          </w:p>
        </w:tc>
        <w:tc>
          <w:tcPr>
            <w:tcW w:w="1098" w:type="dxa"/>
            <w:tcBorders>
              <w:top w:val="nil"/>
              <w:bottom w:val="nil"/>
              <w:right w:val="nil"/>
            </w:tcBorders>
          </w:tcPr>
          <w:p w14:paraId="76DC575A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238</w:t>
            </w:r>
          </w:p>
        </w:tc>
      </w:tr>
      <w:tr w:rsidR="00E266F1" w:rsidRPr="00236A6D" w14:paraId="04A9728C" w14:textId="77777777" w:rsidTr="00E47E5B">
        <w:tc>
          <w:tcPr>
            <w:tcW w:w="1352" w:type="dxa"/>
            <w:tcBorders>
              <w:top w:val="nil"/>
              <w:left w:val="nil"/>
            </w:tcBorders>
          </w:tcPr>
          <w:p w14:paraId="4666D2DC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GSK690693</w:t>
            </w:r>
          </w:p>
        </w:tc>
        <w:tc>
          <w:tcPr>
            <w:tcW w:w="1186" w:type="dxa"/>
            <w:tcBorders>
              <w:top w:val="nil"/>
            </w:tcBorders>
          </w:tcPr>
          <w:p w14:paraId="71B415C4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514</w:t>
            </w:r>
          </w:p>
        </w:tc>
        <w:tc>
          <w:tcPr>
            <w:tcW w:w="720" w:type="dxa"/>
            <w:tcBorders>
              <w:top w:val="nil"/>
            </w:tcBorders>
          </w:tcPr>
          <w:p w14:paraId="24B3E3DC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041</w:t>
            </w:r>
          </w:p>
        </w:tc>
        <w:tc>
          <w:tcPr>
            <w:tcW w:w="1178" w:type="dxa"/>
            <w:tcBorders>
              <w:top w:val="nil"/>
            </w:tcBorders>
          </w:tcPr>
          <w:p w14:paraId="243938E1" w14:textId="25CA7806" w:rsidR="00E266F1" w:rsidRPr="00236A6D" w:rsidRDefault="00A5609A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 xml:space="preserve"> </w:t>
            </w:r>
            <w:r w:rsidR="00E266F1" w:rsidRPr="00236A6D">
              <w:rPr>
                <w:rFonts w:ascii="Arial" w:hAnsi="Arial" w:cs="Arial"/>
                <w:sz w:val="18"/>
              </w:rPr>
              <w:t>0.235</w:t>
            </w:r>
          </w:p>
        </w:tc>
        <w:tc>
          <w:tcPr>
            <w:tcW w:w="892" w:type="dxa"/>
            <w:tcBorders>
              <w:top w:val="nil"/>
            </w:tcBorders>
          </w:tcPr>
          <w:p w14:paraId="4247CDEE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379</w:t>
            </w:r>
          </w:p>
        </w:tc>
        <w:tc>
          <w:tcPr>
            <w:tcW w:w="1164" w:type="dxa"/>
            <w:tcBorders>
              <w:top w:val="nil"/>
            </w:tcBorders>
          </w:tcPr>
          <w:p w14:paraId="57B3F428" w14:textId="636B3699" w:rsidR="00E266F1" w:rsidRPr="00236A6D" w:rsidRDefault="00A5609A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 xml:space="preserve"> </w:t>
            </w:r>
            <w:r w:rsidR="00E266F1" w:rsidRPr="00236A6D">
              <w:rPr>
                <w:rFonts w:ascii="Arial" w:hAnsi="Arial" w:cs="Arial"/>
                <w:sz w:val="18"/>
              </w:rPr>
              <w:t>0.013</w:t>
            </w:r>
          </w:p>
        </w:tc>
        <w:tc>
          <w:tcPr>
            <w:tcW w:w="816" w:type="dxa"/>
            <w:tcBorders>
              <w:top w:val="nil"/>
            </w:tcBorders>
          </w:tcPr>
          <w:p w14:paraId="2DAA946C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961</w:t>
            </w:r>
          </w:p>
        </w:tc>
        <w:tc>
          <w:tcPr>
            <w:tcW w:w="1170" w:type="dxa"/>
            <w:tcBorders>
              <w:top w:val="nil"/>
            </w:tcBorders>
          </w:tcPr>
          <w:p w14:paraId="040CD0AD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241</w:t>
            </w:r>
          </w:p>
        </w:tc>
        <w:tc>
          <w:tcPr>
            <w:tcW w:w="1098" w:type="dxa"/>
            <w:tcBorders>
              <w:top w:val="nil"/>
              <w:right w:val="nil"/>
            </w:tcBorders>
          </w:tcPr>
          <w:p w14:paraId="7AAE1D5D" w14:textId="77777777" w:rsidR="00E266F1" w:rsidRPr="00236A6D" w:rsidRDefault="00E266F1" w:rsidP="00240F59">
            <w:pPr>
              <w:spacing w:after="200" w:line="276" w:lineRule="auto"/>
              <w:rPr>
                <w:rFonts w:ascii="Arial" w:hAnsi="Arial" w:cs="Arial"/>
                <w:sz w:val="18"/>
              </w:rPr>
            </w:pPr>
            <w:r w:rsidRPr="00236A6D">
              <w:rPr>
                <w:rFonts w:ascii="Arial" w:hAnsi="Arial" w:cs="Arial"/>
                <w:sz w:val="18"/>
              </w:rPr>
              <w:t>0.367</w:t>
            </w:r>
          </w:p>
        </w:tc>
      </w:tr>
    </w:tbl>
    <w:p w14:paraId="739C1EC7" w14:textId="77777777" w:rsidR="00E266F1" w:rsidRPr="00500428" w:rsidRDefault="00E266F1" w:rsidP="00E266F1">
      <w:pPr>
        <w:rPr>
          <w:rFonts w:ascii="Arial" w:hAnsi="Arial" w:cs="Arial"/>
        </w:rPr>
      </w:pPr>
    </w:p>
    <w:p w14:paraId="6EB502A5" w14:textId="77777777" w:rsidR="000E58CD" w:rsidRDefault="000E58C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493E8E2E" w14:textId="77777777" w:rsidR="003431AC" w:rsidRDefault="003431AC">
      <w:pPr>
        <w:rPr>
          <w:rFonts w:ascii="Arial" w:hAnsi="Arial" w:cs="Arial"/>
          <w:b/>
        </w:rPr>
        <w:sectPr w:rsidR="003431AC" w:rsidSect="00D10C2B">
          <w:head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39C1046" w14:textId="1A6A5B0D" w:rsidR="000E58CD" w:rsidRDefault="000E58CD" w:rsidP="00D570D3">
      <w:pPr>
        <w:spacing w:after="0"/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lastRenderedPageBreak/>
        <w:t xml:space="preserve">Supplementary Table </w:t>
      </w:r>
      <w:r w:rsidR="005B1430">
        <w:rPr>
          <w:rFonts w:ascii="Arial" w:hAnsi="Arial" w:cs="Arial"/>
          <w:b/>
        </w:rPr>
        <w:t>7</w:t>
      </w:r>
      <w:r w:rsidRPr="00500428">
        <w:rPr>
          <w:rFonts w:ascii="Arial" w:hAnsi="Arial" w:cs="Arial"/>
        </w:rPr>
        <w:t>.</w:t>
      </w:r>
      <w:proofErr w:type="gramEnd"/>
      <w:r>
        <w:rPr>
          <w:rFonts w:ascii="Arial" w:hAnsi="Arial" w:cs="Arial"/>
        </w:rPr>
        <w:t xml:space="preserve"> </w:t>
      </w:r>
      <w:r w:rsidRPr="00500428">
        <w:rPr>
          <w:rFonts w:ascii="Arial" w:hAnsi="Arial" w:cs="Arial"/>
        </w:rPr>
        <w:t xml:space="preserve">Correlation of </w:t>
      </w:r>
      <w:r>
        <w:rPr>
          <w:rFonts w:ascii="Arial" w:hAnsi="Arial" w:cs="Arial"/>
        </w:rPr>
        <w:t xml:space="preserve">drug </w:t>
      </w:r>
      <w:r w:rsidRPr="00500428">
        <w:rPr>
          <w:rFonts w:ascii="Arial" w:hAnsi="Arial" w:cs="Arial"/>
        </w:rPr>
        <w:t>sensitivity with expression o</w:t>
      </w:r>
      <w:r>
        <w:rPr>
          <w:rFonts w:ascii="Arial" w:hAnsi="Arial" w:cs="Arial"/>
        </w:rPr>
        <w:t>f individual protein expression as measured by RPPA using the noted analysis of IC</w:t>
      </w:r>
      <w:r w:rsidRPr="000E58CD">
        <w:rPr>
          <w:rFonts w:ascii="Arial" w:hAnsi="Arial" w:cs="Arial"/>
          <w:vertAlign w:val="subscript"/>
        </w:rPr>
        <w:t>50</w:t>
      </w:r>
      <w:r>
        <w:rPr>
          <w:rFonts w:ascii="Arial" w:hAnsi="Arial" w:cs="Arial"/>
        </w:rPr>
        <w:t xml:space="preserve"> data</w:t>
      </w:r>
    </w:p>
    <w:tbl>
      <w:tblPr>
        <w:tblW w:w="4843" w:type="pct"/>
        <w:tblInd w:w="108" w:type="dxa"/>
        <w:tblLayout w:type="fixed"/>
        <w:tblLook w:val="04A0" w:firstRow="1" w:lastRow="0" w:firstColumn="1" w:lastColumn="0" w:noHBand="0" w:noVBand="1"/>
      </w:tblPr>
      <w:tblGrid>
        <w:gridCol w:w="2431"/>
        <w:gridCol w:w="1362"/>
        <w:gridCol w:w="1361"/>
        <w:gridCol w:w="1361"/>
        <w:gridCol w:w="1361"/>
        <w:gridCol w:w="1361"/>
        <w:gridCol w:w="1361"/>
        <w:gridCol w:w="1361"/>
        <w:gridCol w:w="1361"/>
      </w:tblGrid>
      <w:tr w:rsidR="00710BCB" w:rsidRPr="00717D44" w14:paraId="724D4B60" w14:textId="77777777" w:rsidTr="00D570D3">
        <w:trPr>
          <w:trHeight w:val="506"/>
        </w:trPr>
        <w:tc>
          <w:tcPr>
            <w:tcW w:w="912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9999DF" w14:textId="77777777" w:rsidR="008A47BA" w:rsidRPr="00897E00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</w:rPr>
            </w:pPr>
            <w:r w:rsidRPr="00897E00">
              <w:rPr>
                <w:rFonts w:ascii="Arial" w:eastAsia="Times New Roman" w:hAnsi="Arial" w:cs="Arial"/>
                <w:b/>
                <w:color w:val="000000"/>
              </w:rPr>
              <w:t>Protein</w:t>
            </w:r>
          </w:p>
        </w:tc>
        <w:tc>
          <w:tcPr>
            <w:tcW w:w="1022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B0B36A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Continuous variable</w:t>
            </w:r>
          </w:p>
        </w:tc>
        <w:tc>
          <w:tcPr>
            <w:tcW w:w="1022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DFB436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Top Third</w:t>
            </w:r>
          </w:p>
        </w:tc>
        <w:tc>
          <w:tcPr>
            <w:tcW w:w="1022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115921" w14:textId="40E770C6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 xml:space="preserve">Cutoff 1300 </w:t>
            </w:r>
            <w:proofErr w:type="spellStart"/>
            <w:r w:rsidRPr="004911FC">
              <w:rPr>
                <w:rFonts w:ascii="Arial" w:eastAsia="Times New Roman" w:hAnsi="Arial" w:cs="Arial"/>
                <w:b/>
              </w:rPr>
              <w:t>nM</w:t>
            </w:r>
            <w:proofErr w:type="spellEnd"/>
          </w:p>
        </w:tc>
        <w:tc>
          <w:tcPr>
            <w:tcW w:w="1022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9514D8" w14:textId="09DE2C08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 xml:space="preserve">Cutoff 650 </w:t>
            </w:r>
            <w:proofErr w:type="spellStart"/>
            <w:r w:rsidRPr="004911FC">
              <w:rPr>
                <w:rFonts w:ascii="Arial" w:eastAsia="Times New Roman" w:hAnsi="Arial" w:cs="Arial"/>
                <w:b/>
              </w:rPr>
              <w:t>nM</w:t>
            </w:r>
            <w:proofErr w:type="spellEnd"/>
          </w:p>
        </w:tc>
      </w:tr>
      <w:tr w:rsidR="00710BCB" w:rsidRPr="00717D44" w14:paraId="2829E280" w14:textId="77777777" w:rsidTr="00D570D3">
        <w:trPr>
          <w:trHeight w:val="506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51A8D3" w14:textId="77777777" w:rsidR="008A47BA" w:rsidRPr="00897E00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</w:rPr>
            </w:pPr>
            <w:r w:rsidRPr="00897E00">
              <w:rPr>
                <w:rFonts w:ascii="Arial" w:eastAsia="Times New Roman" w:hAnsi="Arial" w:cs="Arial"/>
                <w:b/>
                <w:color w:val="000000"/>
              </w:rPr>
              <w:t> 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C66AC3" w14:textId="40897696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 xml:space="preserve">Spearman </w:t>
            </w:r>
            <w:r w:rsidR="00E04D81" w:rsidRPr="004911FC">
              <w:rPr>
                <w:rFonts w:ascii="Arial" w:eastAsia="Times New Roman" w:hAnsi="Arial" w:cs="Arial"/>
                <w:b/>
              </w:rPr>
              <w:t>r</w:t>
            </w:r>
            <w:r w:rsidRPr="004911FC">
              <w:rPr>
                <w:rFonts w:ascii="Arial" w:eastAsia="Times New Roman" w:hAnsi="Arial" w:cs="Arial"/>
                <w:b/>
              </w:rPr>
              <w:t>ho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FA98F3" w14:textId="02247618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  <w:i/>
              </w:rPr>
              <w:t>P</w:t>
            </w:r>
            <w:r w:rsidRPr="004911FC">
              <w:rPr>
                <w:rFonts w:ascii="Arial" w:eastAsia="Times New Roman" w:hAnsi="Arial" w:cs="Arial"/>
                <w:b/>
              </w:rPr>
              <w:t xml:space="preserve"> </w:t>
            </w:r>
            <w:r w:rsidR="00E04D81" w:rsidRPr="004911FC">
              <w:rPr>
                <w:rFonts w:ascii="Arial" w:eastAsia="Times New Roman" w:hAnsi="Arial" w:cs="Arial"/>
                <w:b/>
              </w:rPr>
              <w:t>v</w:t>
            </w:r>
            <w:r w:rsidRPr="004911FC">
              <w:rPr>
                <w:rFonts w:ascii="Arial" w:eastAsia="Times New Roman" w:hAnsi="Arial" w:cs="Arial"/>
                <w:b/>
              </w:rPr>
              <w:t>alue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CA8183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Fold change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D75342" w14:textId="2B4BE90D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  <w:i/>
              </w:rPr>
              <w:t>P</w:t>
            </w:r>
            <w:r w:rsidRPr="004911FC">
              <w:rPr>
                <w:rFonts w:ascii="Arial" w:eastAsia="Times New Roman" w:hAnsi="Arial" w:cs="Arial"/>
                <w:b/>
              </w:rPr>
              <w:t xml:space="preserve"> </w:t>
            </w:r>
            <w:r w:rsidR="00E04D81" w:rsidRPr="004911FC">
              <w:rPr>
                <w:rFonts w:ascii="Arial" w:eastAsia="Times New Roman" w:hAnsi="Arial" w:cs="Arial"/>
                <w:b/>
              </w:rPr>
              <w:t>v</w:t>
            </w:r>
            <w:r w:rsidRPr="004911FC">
              <w:rPr>
                <w:rFonts w:ascii="Arial" w:eastAsia="Times New Roman" w:hAnsi="Arial" w:cs="Arial"/>
                <w:b/>
              </w:rPr>
              <w:t>alue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A1EE8E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Fold change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49A6DC" w14:textId="1A386FC4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  <w:i/>
              </w:rPr>
              <w:t>P</w:t>
            </w:r>
            <w:r w:rsidRPr="004911FC">
              <w:rPr>
                <w:rFonts w:ascii="Arial" w:eastAsia="Times New Roman" w:hAnsi="Arial" w:cs="Arial"/>
                <w:b/>
              </w:rPr>
              <w:t xml:space="preserve"> </w:t>
            </w:r>
            <w:r w:rsidR="00E04D81" w:rsidRPr="004911FC">
              <w:rPr>
                <w:rFonts w:ascii="Arial" w:eastAsia="Times New Roman" w:hAnsi="Arial" w:cs="Arial"/>
                <w:b/>
              </w:rPr>
              <w:t>v</w:t>
            </w:r>
            <w:r w:rsidRPr="004911FC">
              <w:rPr>
                <w:rFonts w:ascii="Arial" w:eastAsia="Times New Roman" w:hAnsi="Arial" w:cs="Arial"/>
                <w:b/>
              </w:rPr>
              <w:t>alue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9327A0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Fold change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641FEE" w14:textId="4BD3198F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  <w:i/>
              </w:rPr>
              <w:t>P</w:t>
            </w:r>
            <w:r w:rsidRPr="004911FC">
              <w:rPr>
                <w:rFonts w:ascii="Arial" w:eastAsia="Times New Roman" w:hAnsi="Arial" w:cs="Arial"/>
                <w:b/>
              </w:rPr>
              <w:t xml:space="preserve"> </w:t>
            </w:r>
            <w:r w:rsidR="00E04D81" w:rsidRPr="004911FC">
              <w:rPr>
                <w:rFonts w:ascii="Arial" w:eastAsia="Times New Roman" w:hAnsi="Arial" w:cs="Arial"/>
                <w:b/>
              </w:rPr>
              <w:t>v</w:t>
            </w:r>
            <w:r w:rsidRPr="004911FC">
              <w:rPr>
                <w:rFonts w:ascii="Arial" w:eastAsia="Times New Roman" w:hAnsi="Arial" w:cs="Arial"/>
                <w:b/>
              </w:rPr>
              <w:t>alue</w:t>
            </w:r>
          </w:p>
        </w:tc>
      </w:tr>
      <w:tr w:rsidR="00710BCB" w:rsidRPr="00717D44" w14:paraId="62C49F68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E317B2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VEGFR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1107A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40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5F01B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0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D1628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51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BCE25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0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4386D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44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987CC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0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F8EC8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47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972DC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19</w:t>
            </w:r>
          </w:p>
        </w:tc>
      </w:tr>
      <w:tr w:rsidR="00710BCB" w:rsidRPr="00717D44" w14:paraId="14158B6E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2450BE" w14:textId="68EF889B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Beta</w:t>
            </w:r>
            <w:r w:rsidR="00EA2EDF" w:rsidRPr="004911FC">
              <w:rPr>
                <w:rFonts w:ascii="Arial" w:eastAsia="Times New Roman" w:hAnsi="Arial" w:cs="Arial"/>
                <w:color w:val="000000"/>
              </w:rPr>
              <w:t>-c</w:t>
            </w:r>
            <w:r w:rsidRPr="004911FC">
              <w:rPr>
                <w:rFonts w:ascii="Arial" w:eastAsia="Times New Roman" w:hAnsi="Arial" w:cs="Arial"/>
                <w:color w:val="000000"/>
              </w:rPr>
              <w:t>atenin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3A5B7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31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D2F6C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1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51623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27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31CDD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5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B2A69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23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ADE7D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A4F089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6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AC9D2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653</w:t>
            </w:r>
          </w:p>
        </w:tc>
      </w:tr>
      <w:tr w:rsidR="00710BCB" w:rsidRPr="00717D44" w14:paraId="74E21DC1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92BF86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CRAF pS33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CA32E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29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0E81E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99920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highlight w:val="yellow"/>
              </w:rPr>
            </w:pPr>
            <w:r w:rsidRPr="004911FC">
              <w:rPr>
                <w:rFonts w:ascii="Arial" w:eastAsia="Times New Roman" w:hAnsi="Arial" w:cs="Arial"/>
              </w:rPr>
              <w:t>1.23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83984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75495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22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8C346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0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C30F1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7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25A2C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01</w:t>
            </w:r>
          </w:p>
        </w:tc>
      </w:tr>
      <w:tr w:rsidR="00710BCB" w:rsidRPr="00717D44" w14:paraId="0F042907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9C6C2D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4911FC">
              <w:rPr>
                <w:rFonts w:ascii="Arial" w:eastAsia="Times New Roman" w:hAnsi="Arial" w:cs="Arial"/>
                <w:color w:val="000000"/>
              </w:rPr>
              <w:t>Annexin</w:t>
            </w:r>
            <w:proofErr w:type="spellEnd"/>
            <w:r w:rsidRPr="004911FC">
              <w:rPr>
                <w:rFonts w:ascii="Arial" w:eastAsia="Times New Roman" w:hAnsi="Arial" w:cs="Arial"/>
                <w:color w:val="000000"/>
              </w:rPr>
              <w:t xml:space="preserve"> I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EEC5F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27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2CDFA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3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8DFF5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44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895A0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0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F01C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23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03FD3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8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16239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27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600DF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63</w:t>
            </w:r>
          </w:p>
        </w:tc>
      </w:tr>
      <w:tr w:rsidR="00710BCB" w:rsidRPr="00717D44" w14:paraId="45E6339C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A6ADC9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NRF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65D35B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7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6A340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3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5A046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1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6878F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4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F4FAB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6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4207C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5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3249D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3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46CAF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24</w:t>
            </w:r>
          </w:p>
        </w:tc>
      </w:tr>
      <w:tr w:rsidR="00710BCB" w:rsidRPr="00717D44" w14:paraId="3710A3F7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56D080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STAT5 alpha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89766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6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8FEDD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4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A503B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22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8C417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5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B7A01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7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84B91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3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BE80E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25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64D37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43</w:t>
            </w:r>
          </w:p>
        </w:tc>
      </w:tr>
      <w:tr w:rsidR="00710BCB" w:rsidRPr="00717D44" w14:paraId="2A0997CE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6F159F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SMAD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9D434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9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2B2F2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4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BC804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2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92C5F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1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C267B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8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115AB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2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D17DF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9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DA26A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51</w:t>
            </w:r>
          </w:p>
        </w:tc>
      </w:tr>
      <w:tr w:rsidR="00710BCB" w:rsidRPr="00717D44" w14:paraId="70AAEB4B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118A15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4E-BP1 pS6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EB361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3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8646B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6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532C0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9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CCCAB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89442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9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07F06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1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9D377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4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64B61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93</w:t>
            </w:r>
          </w:p>
        </w:tc>
      </w:tr>
      <w:tr w:rsidR="00710BCB" w:rsidRPr="00717D44" w14:paraId="134792EE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119301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XBP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4189D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1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510BD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3F123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8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A99D4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3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0428A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8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976EF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8A038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4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B72D09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383</w:t>
            </w:r>
          </w:p>
        </w:tc>
      </w:tr>
      <w:tr w:rsidR="00710BCB" w:rsidRPr="00717D44" w14:paraId="099E7187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DC7F8A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CHK1 pS34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15AB2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3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52A3D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7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657329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9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FFBAF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3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B3A19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3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4B093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5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ADDB1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2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BA3C0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70</w:t>
            </w:r>
          </w:p>
        </w:tc>
      </w:tr>
      <w:tr w:rsidR="00710BCB" w:rsidRPr="00717D44" w14:paraId="05C6D398" w14:textId="77777777" w:rsidTr="00D570D3">
        <w:trPr>
          <w:trHeight w:val="60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76015E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EF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1F24E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4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D77CC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6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DA7D0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2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FAC81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4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D9DDD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6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20344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5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828A6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2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040F2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695</w:t>
            </w:r>
          </w:p>
        </w:tc>
      </w:tr>
      <w:tr w:rsidR="00710BCB" w:rsidRPr="00717D44" w14:paraId="009456D7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B02212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PCNA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17DAB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5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2D7D1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5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24851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20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12A3D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4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252D5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20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48B36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173FA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26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F0A26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37</w:t>
            </w:r>
          </w:p>
        </w:tc>
      </w:tr>
      <w:tr w:rsidR="00710BCB" w:rsidRPr="00717D44" w14:paraId="5360FA5A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D439C4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CDK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B8EED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B097B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2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B8EB8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0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30355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4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7A42C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8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60009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7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0475B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1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245F19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837</w:t>
            </w:r>
          </w:p>
        </w:tc>
      </w:tr>
      <w:tr w:rsidR="00710BCB" w:rsidRPr="00717D44" w14:paraId="6B3CFFE1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713858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MEK1 pS217/22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8B662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25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DACC5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5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DF290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11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37086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5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4A3D1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12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16AE3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0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264E6B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5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9B41E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378</w:t>
            </w:r>
          </w:p>
        </w:tc>
      </w:tr>
      <w:tr w:rsidR="00710BCB" w:rsidRPr="00717D44" w14:paraId="6933EEDB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315267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RET pY90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32F00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21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2F996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9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1DFD1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15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82ECAB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0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BE0E0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19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2CD4F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F3114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10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EB7D5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380</w:t>
            </w:r>
          </w:p>
        </w:tc>
      </w:tr>
      <w:tr w:rsidR="00710BCB" w:rsidRPr="00717D44" w14:paraId="3AB3E135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5F449E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Rab1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D81AF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02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8E7C9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87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4DD1E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6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7A046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1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07B57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9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C96C19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44DB1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1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94E8C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828</w:t>
            </w:r>
          </w:p>
        </w:tc>
      </w:tr>
      <w:tr w:rsidR="00710BCB" w:rsidRPr="00717D44" w14:paraId="64F17560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D374D7" w14:textId="48588B22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4911FC">
              <w:rPr>
                <w:rFonts w:ascii="Arial" w:eastAsia="Times New Roman" w:hAnsi="Arial" w:cs="Arial"/>
                <w:color w:val="000000"/>
              </w:rPr>
              <w:t>Thymidylate</w:t>
            </w:r>
            <w:proofErr w:type="spellEnd"/>
            <w:r w:rsidRPr="004911FC"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="00EA2EDF" w:rsidRPr="004911FC">
              <w:rPr>
                <w:rFonts w:ascii="Arial" w:eastAsia="Times New Roman" w:hAnsi="Arial" w:cs="Arial"/>
                <w:color w:val="000000"/>
              </w:rPr>
              <w:t>s</w:t>
            </w:r>
            <w:r w:rsidRPr="004911FC">
              <w:rPr>
                <w:rFonts w:ascii="Arial" w:eastAsia="Times New Roman" w:hAnsi="Arial" w:cs="Arial"/>
                <w:color w:val="000000"/>
              </w:rPr>
              <w:t>ynthase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3613A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8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9BD1D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5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CD1FF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29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4FDC7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0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C9684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30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B1EAE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3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8D31A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28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B7958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82</w:t>
            </w:r>
          </w:p>
        </w:tc>
      </w:tr>
      <w:tr w:rsidR="00710BCB" w:rsidRPr="00717D44" w14:paraId="6C3E1090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30C968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P38 MAPK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AB52F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17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9B238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8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ADC7C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8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D70FA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80C0E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11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75371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4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CF005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14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4BD52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92</w:t>
            </w:r>
          </w:p>
        </w:tc>
      </w:tr>
      <w:tr w:rsidR="00710BCB" w:rsidRPr="00717D44" w14:paraId="20AB8971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0E4FC3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AR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16B17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03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A258C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81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358A0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5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FC714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3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918E2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9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062E5B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2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2D0C8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31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46B571" w14:textId="2EA82B00" w:rsidR="008A47BA" w:rsidRPr="004911FC" w:rsidRDefault="0078030D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&lt;0.001</w:t>
            </w:r>
          </w:p>
        </w:tc>
      </w:tr>
      <w:tr w:rsidR="00710BCB" w:rsidRPr="00717D44" w14:paraId="521DDC50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C48246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PKC alpha pS65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C6A98B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00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632BE9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94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98717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6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46E58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72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E08EC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6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D2A2F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64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1BCE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73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79FE4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01</w:t>
            </w:r>
          </w:p>
        </w:tc>
      </w:tr>
      <w:tr w:rsidR="00710BCB" w:rsidRPr="00717D44" w14:paraId="5E90FD92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99CB11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PKC delta pS66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103B7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7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C7355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4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55A83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1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23118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77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639CA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3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7E09F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39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50106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16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9245E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03</w:t>
            </w:r>
          </w:p>
        </w:tc>
      </w:tr>
      <w:tr w:rsidR="00710BCB" w:rsidRPr="00717D44" w14:paraId="6722BF3B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5CA287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PKC alpha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D402B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7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79E38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6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199359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8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367BC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7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3633F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756D7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0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F45D8B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47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B5810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06</w:t>
            </w:r>
          </w:p>
        </w:tc>
      </w:tr>
      <w:tr w:rsidR="00710BCB" w:rsidRPr="00717D44" w14:paraId="28691B2F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0F195E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PDK1 pS24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4D0A4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7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91466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7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469EC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3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453AF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49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F2E77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43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A5ED9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34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985FE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5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A49EB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1</w:t>
            </w:r>
          </w:p>
        </w:tc>
      </w:tr>
      <w:tr w:rsidR="00710BCB" w:rsidRPr="00717D44" w14:paraId="11B85994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44B1F7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4911FC">
              <w:rPr>
                <w:rFonts w:ascii="Arial" w:eastAsia="Times New Roman" w:hAnsi="Arial" w:cs="Arial"/>
                <w:color w:val="000000"/>
              </w:rPr>
              <w:t>Fibronectin</w:t>
            </w:r>
            <w:proofErr w:type="spellEnd"/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6C2D0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15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08D07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5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3169E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562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8772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2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BF911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47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2D361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0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80959B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2.08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F803D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29</w:t>
            </w:r>
          </w:p>
        </w:tc>
      </w:tr>
      <w:tr w:rsidR="00710BCB" w:rsidRPr="00717D44" w14:paraId="43F0529E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51351E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PI3K p8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6F9C2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0.06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C5B53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64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C507C5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8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C7EADB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7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89A8A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10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18DBE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1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B7F0E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21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A271B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</w:rPr>
            </w:pPr>
            <w:r w:rsidRPr="004911FC">
              <w:rPr>
                <w:rFonts w:ascii="Arial" w:eastAsia="Times New Roman" w:hAnsi="Arial" w:cs="Arial"/>
                <w:b/>
              </w:rPr>
              <w:t>0.035</w:t>
            </w:r>
          </w:p>
        </w:tc>
      </w:tr>
      <w:tr w:rsidR="00710BCB" w:rsidRPr="00717D44" w14:paraId="1147D35B" w14:textId="77777777" w:rsidTr="00D570D3">
        <w:trPr>
          <w:trHeight w:val="67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9E3D87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S6 pS235/23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AB64D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6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48959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0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9FF456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9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6D545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44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498A49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9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4AF5F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35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CA468A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6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00FF1E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92</w:t>
            </w:r>
          </w:p>
        </w:tc>
      </w:tr>
      <w:tr w:rsidR="00710BCB" w:rsidRPr="00717D44" w14:paraId="51398C0C" w14:textId="77777777" w:rsidTr="00D570D3">
        <w:trPr>
          <w:trHeight w:val="271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83F90B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S6 pS240/24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F5CA3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15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5AF10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226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DC6B1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26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05F067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42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E49A74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20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06115C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438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D4B94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18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D3F3B8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618</w:t>
            </w:r>
          </w:p>
        </w:tc>
      </w:tr>
      <w:tr w:rsidR="00710BCB" w:rsidRPr="00717D44" w14:paraId="28F09842" w14:textId="77777777" w:rsidTr="00D570D3">
        <w:trPr>
          <w:trHeight w:val="166"/>
        </w:trPr>
        <w:tc>
          <w:tcPr>
            <w:tcW w:w="912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BE76A9" w14:textId="77777777" w:rsidR="008A47BA" w:rsidRPr="004911FC" w:rsidRDefault="008A47BA" w:rsidP="0009286A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4911FC">
              <w:rPr>
                <w:rFonts w:ascii="Arial" w:eastAsia="Times New Roman" w:hAnsi="Arial" w:cs="Arial"/>
                <w:color w:val="000000"/>
              </w:rPr>
              <w:t>P70S6K pT389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DB041D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07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39BAC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55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BE5F5F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-1.02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5D9082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895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7DB2A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34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3A9771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781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D09283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1.020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915180" w14:textId="77777777" w:rsidR="008A47BA" w:rsidRPr="004911FC" w:rsidRDefault="008A47BA" w:rsidP="0009286A">
            <w:pPr>
              <w:spacing w:after="0" w:line="240" w:lineRule="auto"/>
              <w:jc w:val="right"/>
              <w:rPr>
                <w:rFonts w:ascii="Arial" w:eastAsia="Times New Roman" w:hAnsi="Arial" w:cs="Arial"/>
              </w:rPr>
            </w:pPr>
            <w:r w:rsidRPr="004911FC">
              <w:rPr>
                <w:rFonts w:ascii="Arial" w:eastAsia="Times New Roman" w:hAnsi="Arial" w:cs="Arial"/>
              </w:rPr>
              <w:t>0.910</w:t>
            </w:r>
          </w:p>
        </w:tc>
      </w:tr>
    </w:tbl>
    <w:p w14:paraId="02501894" w14:textId="347E3A1C" w:rsidR="003431AC" w:rsidRDefault="00E04D81">
      <w:pPr>
        <w:rPr>
          <w:rFonts w:ascii="Arial" w:hAnsi="Arial" w:cs="Arial"/>
        </w:rPr>
        <w:sectPr w:rsidR="003431AC" w:rsidSect="003431AC">
          <w:pgSz w:w="15840" w:h="12240" w:orient="landscape"/>
          <w:pgMar w:top="1152" w:right="1152" w:bottom="1152" w:left="1152" w:header="720" w:footer="720" w:gutter="0"/>
          <w:cols w:space="720"/>
          <w:docGrid w:linePitch="360"/>
        </w:sectPr>
      </w:pPr>
      <w:r>
        <w:rPr>
          <w:rFonts w:ascii="Arial" w:hAnsi="Arial" w:cs="Arial"/>
        </w:rPr>
        <w:t xml:space="preserve">Boldface </w:t>
      </w:r>
      <w:r w:rsidRPr="00EA2EDF">
        <w:rPr>
          <w:rFonts w:ascii="Arial" w:hAnsi="Arial" w:cs="Arial"/>
          <w:i/>
        </w:rPr>
        <w:t>P</w:t>
      </w:r>
      <w:r>
        <w:rPr>
          <w:rFonts w:ascii="Arial" w:hAnsi="Arial" w:cs="Arial"/>
        </w:rPr>
        <w:t xml:space="preserve"> value indicates significance.</w:t>
      </w:r>
    </w:p>
    <w:p w14:paraId="310DE016" w14:textId="7FE15393" w:rsidR="008A47BA" w:rsidRDefault="008A47BA">
      <w:pPr>
        <w:rPr>
          <w:rFonts w:ascii="Arial" w:hAnsi="Arial" w:cs="Arial"/>
        </w:rPr>
      </w:pPr>
    </w:p>
    <w:p w14:paraId="3B79FD4C" w14:textId="55CBA813" w:rsidR="006648F1" w:rsidRPr="00500428" w:rsidRDefault="004C59FB" w:rsidP="00494932">
      <w:pPr>
        <w:rPr>
          <w:rFonts w:ascii="Arial" w:hAnsi="Arial" w:cs="Arial"/>
          <w:b/>
        </w:rPr>
      </w:pPr>
      <w:r w:rsidRPr="00500428">
        <w:rPr>
          <w:rFonts w:ascii="Arial" w:hAnsi="Arial" w:cs="Arial"/>
          <w:b/>
          <w:sz w:val="24"/>
          <w:szCs w:val="24"/>
        </w:rPr>
        <w:t>Supplementary Figure Legends</w:t>
      </w:r>
    </w:p>
    <w:p w14:paraId="51F71464" w14:textId="77777777" w:rsidR="004C59FB" w:rsidRPr="00500428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0ED61A9F" w14:textId="29F0B394" w:rsidR="006648F1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  <w:proofErr w:type="gramStart"/>
      <w:r w:rsidRPr="00500428">
        <w:rPr>
          <w:rFonts w:ascii="Arial" w:hAnsi="Arial" w:cs="Arial"/>
          <w:b/>
          <w:sz w:val="24"/>
          <w:szCs w:val="24"/>
        </w:rPr>
        <w:t>Supplementary F</w:t>
      </w:r>
      <w:r w:rsidR="006648F1" w:rsidRPr="00500428">
        <w:rPr>
          <w:rFonts w:ascii="Arial" w:hAnsi="Arial" w:cs="Arial"/>
          <w:b/>
          <w:sz w:val="24"/>
          <w:szCs w:val="24"/>
        </w:rPr>
        <w:t>ig</w:t>
      </w:r>
      <w:r w:rsidRPr="00500428">
        <w:rPr>
          <w:rFonts w:ascii="Arial" w:hAnsi="Arial" w:cs="Arial"/>
          <w:b/>
          <w:sz w:val="24"/>
          <w:szCs w:val="24"/>
        </w:rPr>
        <w:t>ure</w:t>
      </w:r>
      <w:r w:rsidR="006648F1" w:rsidRPr="00500428">
        <w:rPr>
          <w:rFonts w:ascii="Arial" w:hAnsi="Arial" w:cs="Arial"/>
          <w:b/>
          <w:sz w:val="24"/>
          <w:szCs w:val="24"/>
        </w:rPr>
        <w:t xml:space="preserve"> 1</w:t>
      </w:r>
      <w:r w:rsidR="006648F1" w:rsidRPr="00500428">
        <w:rPr>
          <w:rFonts w:ascii="Arial" w:hAnsi="Arial" w:cs="Arial"/>
          <w:sz w:val="24"/>
          <w:szCs w:val="24"/>
        </w:rPr>
        <w:t>.</w:t>
      </w:r>
      <w:proofErr w:type="gramEnd"/>
      <w:r w:rsidR="006648F1" w:rsidRPr="00500428">
        <w:rPr>
          <w:rFonts w:ascii="Arial" w:hAnsi="Arial" w:cs="Arial"/>
          <w:sz w:val="24"/>
          <w:szCs w:val="24"/>
        </w:rPr>
        <w:t xml:space="preserve"> </w:t>
      </w:r>
      <w:r w:rsidR="00517B9B">
        <w:rPr>
          <w:rFonts w:ascii="Arial" w:hAnsi="Arial" w:cs="Arial"/>
          <w:sz w:val="24"/>
          <w:szCs w:val="24"/>
        </w:rPr>
        <w:t xml:space="preserve">We utilized </w:t>
      </w:r>
      <w:proofErr w:type="spellStart"/>
      <w:r w:rsidR="00517B9B">
        <w:rPr>
          <w:rFonts w:ascii="Arial" w:hAnsi="Arial" w:cs="Arial"/>
          <w:sz w:val="24"/>
          <w:szCs w:val="24"/>
        </w:rPr>
        <w:t>cBioPortal</w:t>
      </w:r>
      <w:proofErr w:type="spellEnd"/>
      <w:r w:rsidR="007C7D18">
        <w:rPr>
          <w:rFonts w:ascii="Arial" w:hAnsi="Arial" w:cs="Arial"/>
          <w:sz w:val="24"/>
          <w:szCs w:val="24"/>
        </w:rPr>
        <w:t>*</w:t>
      </w:r>
      <w:r w:rsidR="00517B9B">
        <w:rPr>
          <w:rFonts w:ascii="Arial" w:hAnsi="Arial" w:cs="Arial"/>
          <w:sz w:val="24"/>
          <w:szCs w:val="24"/>
        </w:rPr>
        <w:t xml:space="preserve"> to analyze genetic alterations in the </w:t>
      </w:r>
      <w:r w:rsidR="00517B9B" w:rsidRPr="00492798">
        <w:rPr>
          <w:rFonts w:ascii="Arial" w:hAnsi="Arial" w:cs="Arial"/>
          <w:i/>
          <w:sz w:val="24"/>
          <w:szCs w:val="24"/>
        </w:rPr>
        <w:t>PIK3CA, PTEN, AKT, MTOR</w:t>
      </w:r>
      <w:r w:rsidR="00517B9B">
        <w:rPr>
          <w:rFonts w:ascii="Arial" w:hAnsi="Arial" w:cs="Arial"/>
          <w:sz w:val="24"/>
          <w:szCs w:val="24"/>
        </w:rPr>
        <w:t xml:space="preserve">, and </w:t>
      </w:r>
      <w:r w:rsidR="00517B9B" w:rsidRPr="00492798">
        <w:rPr>
          <w:rFonts w:ascii="Arial" w:hAnsi="Arial" w:cs="Arial"/>
          <w:i/>
          <w:sz w:val="24"/>
          <w:szCs w:val="24"/>
        </w:rPr>
        <w:t>HRAS</w:t>
      </w:r>
      <w:r w:rsidR="00517B9B">
        <w:rPr>
          <w:rFonts w:ascii="Arial" w:hAnsi="Arial" w:cs="Arial"/>
          <w:sz w:val="24"/>
          <w:szCs w:val="24"/>
        </w:rPr>
        <w:t xml:space="preserve"> genes from 279 </w:t>
      </w:r>
      <w:r w:rsidR="006648F1" w:rsidRPr="00500428">
        <w:rPr>
          <w:rFonts w:ascii="Arial" w:hAnsi="Arial" w:cs="Arial"/>
          <w:sz w:val="24"/>
          <w:szCs w:val="24"/>
        </w:rPr>
        <w:t xml:space="preserve">HNSCC tumors from </w:t>
      </w:r>
      <w:r w:rsidR="00517B9B">
        <w:rPr>
          <w:rFonts w:ascii="Arial" w:hAnsi="Arial" w:cs="Arial"/>
          <w:sz w:val="24"/>
          <w:szCs w:val="24"/>
        </w:rPr>
        <w:t xml:space="preserve">the </w:t>
      </w:r>
      <w:r w:rsidR="006648F1" w:rsidRPr="00500428">
        <w:rPr>
          <w:rFonts w:ascii="Arial" w:hAnsi="Arial" w:cs="Arial"/>
          <w:sz w:val="24"/>
          <w:szCs w:val="24"/>
        </w:rPr>
        <w:t>TCGA.</w:t>
      </w:r>
    </w:p>
    <w:p w14:paraId="6D833D2F" w14:textId="1225FFD9" w:rsidR="007C7D18" w:rsidRDefault="007C7D18" w:rsidP="007C7D18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*Gao J, </w:t>
      </w:r>
      <w:proofErr w:type="spellStart"/>
      <w:r>
        <w:rPr>
          <w:rFonts w:ascii="Arial" w:hAnsi="Arial" w:cs="Arial"/>
          <w:sz w:val="24"/>
          <w:szCs w:val="24"/>
        </w:rPr>
        <w:t>Aksoy</w:t>
      </w:r>
      <w:proofErr w:type="spellEnd"/>
      <w:r>
        <w:rPr>
          <w:rFonts w:ascii="Arial" w:hAnsi="Arial" w:cs="Arial"/>
          <w:sz w:val="24"/>
          <w:szCs w:val="24"/>
        </w:rPr>
        <w:t xml:space="preserve"> BA, </w:t>
      </w:r>
      <w:proofErr w:type="spellStart"/>
      <w:r>
        <w:rPr>
          <w:rFonts w:ascii="Arial" w:hAnsi="Arial" w:cs="Arial"/>
          <w:sz w:val="24"/>
          <w:szCs w:val="24"/>
        </w:rPr>
        <w:t>Dogrusoz</w:t>
      </w:r>
      <w:proofErr w:type="spellEnd"/>
      <w:r>
        <w:rPr>
          <w:rFonts w:ascii="Arial" w:hAnsi="Arial" w:cs="Arial"/>
          <w:sz w:val="24"/>
          <w:szCs w:val="24"/>
        </w:rPr>
        <w:t xml:space="preserve"> U, Dresdner G, Gross B, Sumer SO, et al. Integrative analysis of complex cancer genomics and clinical profiles using the </w:t>
      </w:r>
      <w:proofErr w:type="spellStart"/>
      <w:r>
        <w:rPr>
          <w:rFonts w:ascii="Arial" w:hAnsi="Arial" w:cs="Arial"/>
          <w:sz w:val="24"/>
          <w:szCs w:val="24"/>
        </w:rPr>
        <w:t>cBioPortal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Sci</w:t>
      </w:r>
      <w:proofErr w:type="spellEnd"/>
      <w:r>
        <w:rPr>
          <w:rFonts w:ascii="Arial" w:hAnsi="Arial" w:cs="Arial"/>
          <w:sz w:val="24"/>
          <w:szCs w:val="24"/>
        </w:rPr>
        <w:t xml:space="preserve"> Signal. 2013</w:t>
      </w:r>
      <w:proofErr w:type="gramStart"/>
      <w:r>
        <w:rPr>
          <w:rFonts w:ascii="Arial" w:hAnsi="Arial" w:cs="Arial"/>
          <w:sz w:val="24"/>
          <w:szCs w:val="24"/>
        </w:rPr>
        <w:t>;6:pl1</w:t>
      </w:r>
      <w:proofErr w:type="gramEnd"/>
      <w:r>
        <w:rPr>
          <w:rFonts w:ascii="Arial" w:hAnsi="Arial" w:cs="Arial"/>
          <w:sz w:val="24"/>
          <w:szCs w:val="24"/>
        </w:rPr>
        <w:t>.</w:t>
      </w:r>
    </w:p>
    <w:p w14:paraId="608229E4" w14:textId="77777777" w:rsidR="007C7D18" w:rsidRDefault="007C7D18" w:rsidP="004C59FB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5ECF297C" w14:textId="56D4F276" w:rsidR="007C7D18" w:rsidRPr="00500428" w:rsidRDefault="007C7D18" w:rsidP="007C7D18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*</w:t>
      </w:r>
      <w:proofErr w:type="spellStart"/>
      <w:r>
        <w:rPr>
          <w:rFonts w:ascii="Arial" w:hAnsi="Arial" w:cs="Arial"/>
          <w:sz w:val="24"/>
          <w:szCs w:val="24"/>
        </w:rPr>
        <w:t>Cerami</w:t>
      </w:r>
      <w:proofErr w:type="spellEnd"/>
      <w:r>
        <w:rPr>
          <w:rFonts w:ascii="Arial" w:hAnsi="Arial" w:cs="Arial"/>
          <w:sz w:val="24"/>
          <w:szCs w:val="24"/>
        </w:rPr>
        <w:t xml:space="preserve"> E, </w:t>
      </w:r>
      <w:proofErr w:type="gramStart"/>
      <w:r>
        <w:rPr>
          <w:rFonts w:ascii="Arial" w:hAnsi="Arial" w:cs="Arial"/>
          <w:sz w:val="24"/>
          <w:szCs w:val="24"/>
        </w:rPr>
        <w:t>Gao</w:t>
      </w:r>
      <w:proofErr w:type="gramEnd"/>
      <w:r>
        <w:rPr>
          <w:rFonts w:ascii="Arial" w:hAnsi="Arial" w:cs="Arial"/>
          <w:sz w:val="24"/>
          <w:szCs w:val="24"/>
        </w:rPr>
        <w:t xml:space="preserve"> J, </w:t>
      </w:r>
      <w:proofErr w:type="spellStart"/>
      <w:r>
        <w:rPr>
          <w:rFonts w:ascii="Arial" w:hAnsi="Arial" w:cs="Arial"/>
          <w:sz w:val="24"/>
          <w:szCs w:val="24"/>
        </w:rPr>
        <w:t>Dogrusoz</w:t>
      </w:r>
      <w:proofErr w:type="spellEnd"/>
      <w:r>
        <w:rPr>
          <w:rFonts w:ascii="Arial" w:hAnsi="Arial" w:cs="Arial"/>
          <w:sz w:val="24"/>
          <w:szCs w:val="24"/>
        </w:rPr>
        <w:t xml:space="preserve"> U, Gross BE, Sumer SO, </w:t>
      </w:r>
      <w:proofErr w:type="spellStart"/>
      <w:r>
        <w:rPr>
          <w:rFonts w:ascii="Arial" w:hAnsi="Arial" w:cs="Arial"/>
          <w:sz w:val="24"/>
          <w:szCs w:val="24"/>
        </w:rPr>
        <w:t>Aksoy</w:t>
      </w:r>
      <w:proofErr w:type="spellEnd"/>
      <w:r>
        <w:rPr>
          <w:rFonts w:ascii="Arial" w:hAnsi="Arial" w:cs="Arial"/>
          <w:sz w:val="24"/>
          <w:szCs w:val="24"/>
        </w:rPr>
        <w:t xml:space="preserve"> BA, et al. The </w:t>
      </w:r>
      <w:proofErr w:type="spellStart"/>
      <w:r>
        <w:rPr>
          <w:rFonts w:ascii="Arial" w:hAnsi="Arial" w:cs="Arial"/>
          <w:sz w:val="24"/>
          <w:szCs w:val="24"/>
        </w:rPr>
        <w:t>cBio</w:t>
      </w:r>
      <w:proofErr w:type="spellEnd"/>
      <w:r>
        <w:rPr>
          <w:rFonts w:ascii="Arial" w:hAnsi="Arial" w:cs="Arial"/>
          <w:sz w:val="24"/>
          <w:szCs w:val="24"/>
        </w:rPr>
        <w:t xml:space="preserve"> cancer genomics portal: an open platform for exploring multidimensional cancer genomics data. </w:t>
      </w:r>
      <w:proofErr w:type="gramStart"/>
      <w:r>
        <w:rPr>
          <w:rFonts w:ascii="Arial" w:hAnsi="Arial" w:cs="Arial"/>
          <w:sz w:val="24"/>
          <w:szCs w:val="24"/>
        </w:rPr>
        <w:t xml:space="preserve">Cancer </w:t>
      </w:r>
      <w:proofErr w:type="spellStart"/>
      <w:r>
        <w:rPr>
          <w:rFonts w:ascii="Arial" w:hAnsi="Arial" w:cs="Arial"/>
          <w:sz w:val="24"/>
          <w:szCs w:val="24"/>
        </w:rPr>
        <w:t>Discov</w:t>
      </w:r>
      <w:proofErr w:type="spellEnd"/>
      <w:r>
        <w:rPr>
          <w:rFonts w:ascii="Arial" w:hAnsi="Arial" w:cs="Arial"/>
          <w:sz w:val="24"/>
          <w:szCs w:val="24"/>
        </w:rPr>
        <w:t>.</w:t>
      </w:r>
      <w:proofErr w:type="gramEnd"/>
      <w:r>
        <w:rPr>
          <w:rFonts w:ascii="Arial" w:hAnsi="Arial" w:cs="Arial"/>
          <w:sz w:val="24"/>
          <w:szCs w:val="24"/>
        </w:rPr>
        <w:t xml:space="preserve"> 2012</w:t>
      </w:r>
      <w:proofErr w:type="gramStart"/>
      <w:r>
        <w:rPr>
          <w:rFonts w:ascii="Arial" w:hAnsi="Arial" w:cs="Arial"/>
          <w:sz w:val="24"/>
          <w:szCs w:val="24"/>
        </w:rPr>
        <w:t>;2:401</w:t>
      </w:r>
      <w:proofErr w:type="gramEnd"/>
      <w:r>
        <w:rPr>
          <w:rFonts w:ascii="Arial" w:hAnsi="Arial" w:cs="Arial"/>
          <w:sz w:val="24"/>
          <w:szCs w:val="24"/>
        </w:rPr>
        <w:t>-4.</w:t>
      </w:r>
    </w:p>
    <w:p w14:paraId="46C7F484" w14:textId="77777777" w:rsidR="004C59FB" w:rsidRPr="00500428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7FFC52FA" w14:textId="0FD600E6" w:rsidR="006648F1" w:rsidRPr="00500428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  <w:proofErr w:type="gramStart"/>
      <w:r w:rsidRPr="00500428">
        <w:rPr>
          <w:rFonts w:ascii="Arial" w:hAnsi="Arial" w:cs="Arial"/>
          <w:b/>
          <w:sz w:val="24"/>
          <w:szCs w:val="24"/>
        </w:rPr>
        <w:t xml:space="preserve">Supplementary Figure </w:t>
      </w:r>
      <w:r w:rsidR="006648F1" w:rsidRPr="00500428">
        <w:rPr>
          <w:rFonts w:ascii="Arial" w:hAnsi="Arial" w:cs="Arial"/>
          <w:b/>
          <w:sz w:val="24"/>
          <w:szCs w:val="24"/>
        </w:rPr>
        <w:t>2</w:t>
      </w:r>
      <w:r w:rsidRPr="00500428">
        <w:rPr>
          <w:rFonts w:ascii="Arial" w:hAnsi="Arial" w:cs="Arial"/>
          <w:sz w:val="24"/>
          <w:szCs w:val="24"/>
        </w:rPr>
        <w:t>.</w:t>
      </w:r>
      <w:proofErr w:type="gramEnd"/>
      <w:r w:rsidRPr="00500428">
        <w:rPr>
          <w:rFonts w:ascii="Arial" w:hAnsi="Arial" w:cs="Arial"/>
          <w:sz w:val="24"/>
          <w:szCs w:val="24"/>
        </w:rPr>
        <w:t xml:space="preserve"> Representative FISH</w:t>
      </w:r>
      <w:r w:rsidR="006648F1" w:rsidRPr="00500428">
        <w:rPr>
          <w:rFonts w:ascii="Arial" w:hAnsi="Arial" w:cs="Arial"/>
          <w:sz w:val="24"/>
          <w:szCs w:val="24"/>
        </w:rPr>
        <w:t xml:space="preserve"> </w:t>
      </w:r>
      <w:r w:rsidRPr="00500428">
        <w:rPr>
          <w:rFonts w:ascii="Arial" w:hAnsi="Arial" w:cs="Arial"/>
          <w:sz w:val="24"/>
          <w:szCs w:val="24"/>
        </w:rPr>
        <w:t>data</w:t>
      </w:r>
      <w:r w:rsidR="006648F1" w:rsidRPr="00500428">
        <w:rPr>
          <w:rFonts w:ascii="Arial" w:hAnsi="Arial" w:cs="Arial"/>
          <w:sz w:val="24"/>
          <w:szCs w:val="24"/>
        </w:rPr>
        <w:t xml:space="preserve"> </w:t>
      </w:r>
      <w:r w:rsidRPr="00500428">
        <w:rPr>
          <w:rFonts w:ascii="Arial" w:hAnsi="Arial" w:cs="Arial"/>
          <w:sz w:val="24"/>
          <w:szCs w:val="24"/>
        </w:rPr>
        <w:t>demonstrat</w:t>
      </w:r>
      <w:r w:rsidR="00897E00">
        <w:rPr>
          <w:rFonts w:ascii="Arial" w:hAnsi="Arial" w:cs="Arial"/>
          <w:sz w:val="24"/>
          <w:szCs w:val="24"/>
        </w:rPr>
        <w:t>e</w:t>
      </w:r>
      <w:r w:rsidRPr="00500428">
        <w:rPr>
          <w:rFonts w:ascii="Arial" w:hAnsi="Arial" w:cs="Arial"/>
          <w:sz w:val="24"/>
          <w:szCs w:val="24"/>
        </w:rPr>
        <w:t xml:space="preserve"> increased</w:t>
      </w:r>
      <w:r w:rsidR="006648F1" w:rsidRPr="00500428">
        <w:rPr>
          <w:rFonts w:ascii="Arial" w:hAnsi="Arial" w:cs="Arial"/>
          <w:sz w:val="24"/>
          <w:szCs w:val="24"/>
        </w:rPr>
        <w:t xml:space="preserve"> </w:t>
      </w:r>
      <w:r w:rsidR="006648F1" w:rsidRPr="00500428">
        <w:rPr>
          <w:rFonts w:ascii="Arial" w:hAnsi="Arial" w:cs="Arial"/>
          <w:i/>
          <w:sz w:val="24"/>
          <w:szCs w:val="24"/>
        </w:rPr>
        <w:t>PIK3CA</w:t>
      </w:r>
      <w:r w:rsidR="006648F1" w:rsidRPr="00500428">
        <w:rPr>
          <w:rFonts w:ascii="Arial" w:hAnsi="Arial" w:cs="Arial"/>
          <w:sz w:val="24"/>
          <w:szCs w:val="24"/>
        </w:rPr>
        <w:t xml:space="preserve"> copy number</w:t>
      </w:r>
      <w:r w:rsidR="00800271">
        <w:rPr>
          <w:rFonts w:ascii="Arial" w:hAnsi="Arial" w:cs="Arial"/>
          <w:sz w:val="24"/>
          <w:szCs w:val="24"/>
        </w:rPr>
        <w:t xml:space="preserve"> in FADU and 1483 cells</w:t>
      </w:r>
      <w:r w:rsidR="006648F1" w:rsidRPr="00500428">
        <w:rPr>
          <w:rFonts w:ascii="Arial" w:hAnsi="Arial" w:cs="Arial"/>
          <w:sz w:val="24"/>
          <w:szCs w:val="24"/>
        </w:rPr>
        <w:t>. Cells were analyzed by FISH as des</w:t>
      </w:r>
      <w:r w:rsidRPr="00500428">
        <w:rPr>
          <w:rFonts w:ascii="Arial" w:hAnsi="Arial" w:cs="Arial"/>
          <w:sz w:val="24"/>
          <w:szCs w:val="24"/>
        </w:rPr>
        <w:t xml:space="preserve">cribed in </w:t>
      </w:r>
      <w:r w:rsidR="00AE7B49">
        <w:rPr>
          <w:rFonts w:ascii="Arial" w:hAnsi="Arial" w:cs="Arial"/>
          <w:sz w:val="24"/>
          <w:szCs w:val="24"/>
        </w:rPr>
        <w:t>M</w:t>
      </w:r>
      <w:r w:rsidRPr="00500428">
        <w:rPr>
          <w:rFonts w:ascii="Arial" w:hAnsi="Arial" w:cs="Arial"/>
          <w:sz w:val="24"/>
          <w:szCs w:val="24"/>
        </w:rPr>
        <w:t>ethods</w:t>
      </w:r>
      <w:r w:rsidR="00897E00">
        <w:rPr>
          <w:rFonts w:ascii="Arial" w:hAnsi="Arial" w:cs="Arial"/>
          <w:sz w:val="24"/>
          <w:szCs w:val="24"/>
        </w:rPr>
        <w:t>; results are</w:t>
      </w:r>
      <w:r w:rsidRPr="00500428">
        <w:rPr>
          <w:rFonts w:ascii="Arial" w:hAnsi="Arial" w:cs="Arial"/>
          <w:sz w:val="24"/>
          <w:szCs w:val="24"/>
        </w:rPr>
        <w:t xml:space="preserve"> sum</w:t>
      </w:r>
      <w:r w:rsidR="002319BE">
        <w:rPr>
          <w:rFonts w:ascii="Arial" w:hAnsi="Arial" w:cs="Arial"/>
          <w:sz w:val="24"/>
          <w:szCs w:val="24"/>
        </w:rPr>
        <w:t>marized in Supplementary Table 3</w:t>
      </w:r>
      <w:r w:rsidRPr="00500428">
        <w:rPr>
          <w:rFonts w:ascii="Arial" w:hAnsi="Arial" w:cs="Arial"/>
          <w:sz w:val="24"/>
          <w:szCs w:val="24"/>
        </w:rPr>
        <w:t>.</w:t>
      </w:r>
    </w:p>
    <w:p w14:paraId="0E0837A9" w14:textId="77777777" w:rsidR="004C59FB" w:rsidRPr="00500428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6C4C052A" w14:textId="64C12F24" w:rsidR="004C59FB" w:rsidRPr="00500428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  <w:proofErr w:type="gramStart"/>
      <w:r w:rsidRPr="00500428">
        <w:rPr>
          <w:rFonts w:ascii="Arial" w:hAnsi="Arial" w:cs="Arial"/>
          <w:b/>
          <w:sz w:val="24"/>
          <w:szCs w:val="24"/>
        </w:rPr>
        <w:t>Supplementary Figure 3</w:t>
      </w:r>
      <w:r w:rsidRPr="00500428">
        <w:rPr>
          <w:rFonts w:ascii="Arial" w:hAnsi="Arial" w:cs="Arial"/>
          <w:sz w:val="24"/>
          <w:szCs w:val="24"/>
        </w:rPr>
        <w:t>.</w:t>
      </w:r>
      <w:proofErr w:type="gramEnd"/>
      <w:r w:rsidRPr="00500428">
        <w:rPr>
          <w:rFonts w:ascii="Arial" w:hAnsi="Arial" w:cs="Arial"/>
          <w:sz w:val="24"/>
          <w:szCs w:val="24"/>
        </w:rPr>
        <w:t xml:space="preserve"> </w:t>
      </w:r>
      <w:r w:rsidRPr="00E47E5B">
        <w:rPr>
          <w:rFonts w:ascii="Arial" w:hAnsi="Arial" w:cs="Arial"/>
          <w:i/>
          <w:sz w:val="24"/>
          <w:szCs w:val="24"/>
        </w:rPr>
        <w:t>PI3K</w:t>
      </w:r>
      <w:r w:rsidRPr="00500428">
        <w:rPr>
          <w:rFonts w:ascii="Arial" w:hAnsi="Arial" w:cs="Arial"/>
          <w:sz w:val="24"/>
          <w:szCs w:val="24"/>
        </w:rPr>
        <w:t xml:space="preserve"> mutation</w:t>
      </w:r>
      <w:r w:rsidR="002534FB">
        <w:rPr>
          <w:rFonts w:ascii="Arial" w:hAnsi="Arial" w:cs="Arial"/>
          <w:sz w:val="24"/>
          <w:szCs w:val="24"/>
        </w:rPr>
        <w:t>—</w:t>
      </w:r>
      <w:r w:rsidRPr="00500428">
        <w:rPr>
          <w:rFonts w:ascii="Arial" w:hAnsi="Arial" w:cs="Arial"/>
          <w:sz w:val="24"/>
          <w:szCs w:val="24"/>
        </w:rPr>
        <w:t xml:space="preserve">but not amplification, PI3K score, or </w:t>
      </w:r>
      <w:proofErr w:type="spellStart"/>
      <w:r w:rsidRPr="00500428">
        <w:rPr>
          <w:rFonts w:ascii="Arial" w:hAnsi="Arial" w:cs="Arial"/>
          <w:sz w:val="24"/>
          <w:szCs w:val="24"/>
        </w:rPr>
        <w:t>mTOR</w:t>
      </w:r>
      <w:proofErr w:type="spellEnd"/>
      <w:r w:rsidRPr="00500428">
        <w:rPr>
          <w:rFonts w:ascii="Arial" w:hAnsi="Arial" w:cs="Arial"/>
          <w:sz w:val="24"/>
          <w:szCs w:val="24"/>
        </w:rPr>
        <w:t xml:space="preserve"> score</w:t>
      </w:r>
      <w:r w:rsidR="002534FB">
        <w:rPr>
          <w:rFonts w:ascii="Arial" w:hAnsi="Arial" w:cs="Arial"/>
          <w:sz w:val="24"/>
          <w:szCs w:val="24"/>
        </w:rPr>
        <w:t>—</w:t>
      </w:r>
      <w:r w:rsidRPr="00500428">
        <w:rPr>
          <w:rFonts w:ascii="Arial" w:hAnsi="Arial" w:cs="Arial"/>
          <w:sz w:val="24"/>
          <w:szCs w:val="24"/>
        </w:rPr>
        <w:t>correlate</w:t>
      </w:r>
      <w:r w:rsidR="002534FB">
        <w:rPr>
          <w:rFonts w:ascii="Arial" w:hAnsi="Arial" w:cs="Arial"/>
          <w:sz w:val="24"/>
          <w:szCs w:val="24"/>
        </w:rPr>
        <w:t>s</w:t>
      </w:r>
      <w:r w:rsidRPr="00500428">
        <w:rPr>
          <w:rFonts w:ascii="Arial" w:hAnsi="Arial" w:cs="Arial"/>
          <w:sz w:val="24"/>
          <w:szCs w:val="24"/>
        </w:rPr>
        <w:t xml:space="preserve"> with sensitivity to GDC0941. Sixty HNSCC cell lines were tested for sensitivity to GDC0941 </w:t>
      </w:r>
      <w:r w:rsidR="002E5C79">
        <w:rPr>
          <w:rFonts w:ascii="Arial" w:hAnsi="Arial" w:cs="Arial"/>
          <w:sz w:val="24"/>
          <w:szCs w:val="24"/>
        </w:rPr>
        <w:t>by</w:t>
      </w:r>
      <w:r w:rsidR="002E5C79" w:rsidRPr="00500428">
        <w:rPr>
          <w:rFonts w:ascii="Arial" w:hAnsi="Arial" w:cs="Arial"/>
          <w:sz w:val="24"/>
          <w:szCs w:val="24"/>
        </w:rPr>
        <w:t xml:space="preserve"> </w:t>
      </w:r>
      <w:r w:rsidRPr="00500428">
        <w:rPr>
          <w:rFonts w:ascii="Arial" w:hAnsi="Arial" w:cs="Arial"/>
          <w:sz w:val="24"/>
          <w:szCs w:val="24"/>
        </w:rPr>
        <w:t>an MTT assay. Basal expression</w:t>
      </w:r>
      <w:r w:rsidR="002E5C79">
        <w:rPr>
          <w:rFonts w:ascii="Arial" w:hAnsi="Arial" w:cs="Arial"/>
          <w:sz w:val="24"/>
          <w:szCs w:val="24"/>
        </w:rPr>
        <w:t xml:space="preserve"> levels</w:t>
      </w:r>
      <w:r w:rsidRPr="00500428">
        <w:rPr>
          <w:rFonts w:ascii="Arial" w:hAnsi="Arial" w:cs="Arial"/>
          <w:sz w:val="24"/>
          <w:szCs w:val="24"/>
        </w:rPr>
        <w:t xml:space="preserve"> of 195 proteins and </w:t>
      </w:r>
      <w:proofErr w:type="spellStart"/>
      <w:r w:rsidRPr="00500428">
        <w:rPr>
          <w:rFonts w:ascii="Arial" w:hAnsi="Arial" w:cs="Arial"/>
          <w:sz w:val="24"/>
          <w:szCs w:val="24"/>
        </w:rPr>
        <w:t>phosphoproteins</w:t>
      </w:r>
      <w:proofErr w:type="spellEnd"/>
      <w:r w:rsidRPr="00500428">
        <w:rPr>
          <w:rFonts w:ascii="Arial" w:hAnsi="Arial" w:cs="Arial"/>
          <w:sz w:val="24"/>
          <w:szCs w:val="24"/>
        </w:rPr>
        <w:t xml:space="preserve"> </w:t>
      </w:r>
      <w:r w:rsidR="002E5C79" w:rsidRPr="00500428">
        <w:rPr>
          <w:rFonts w:ascii="Arial" w:hAnsi="Arial" w:cs="Arial"/>
          <w:sz w:val="24"/>
          <w:szCs w:val="24"/>
        </w:rPr>
        <w:t>w</w:t>
      </w:r>
      <w:r w:rsidR="002E5C79">
        <w:rPr>
          <w:rFonts w:ascii="Arial" w:hAnsi="Arial" w:cs="Arial"/>
          <w:sz w:val="24"/>
          <w:szCs w:val="24"/>
        </w:rPr>
        <w:t>ere</w:t>
      </w:r>
      <w:r w:rsidR="002E5C79" w:rsidRPr="00500428">
        <w:rPr>
          <w:rFonts w:ascii="Arial" w:hAnsi="Arial" w:cs="Arial"/>
          <w:sz w:val="24"/>
          <w:szCs w:val="24"/>
        </w:rPr>
        <w:t xml:space="preserve"> </w:t>
      </w:r>
      <w:r w:rsidRPr="00500428">
        <w:rPr>
          <w:rFonts w:ascii="Arial" w:hAnsi="Arial" w:cs="Arial"/>
          <w:sz w:val="24"/>
          <w:szCs w:val="24"/>
        </w:rPr>
        <w:t>measured using RPPA</w:t>
      </w:r>
      <w:r w:rsidR="00575393">
        <w:rPr>
          <w:rFonts w:ascii="Arial" w:hAnsi="Arial" w:cs="Arial"/>
          <w:sz w:val="24"/>
          <w:szCs w:val="24"/>
        </w:rPr>
        <w:t>,</w:t>
      </w:r>
      <w:r w:rsidRPr="00500428">
        <w:rPr>
          <w:rFonts w:ascii="Arial" w:hAnsi="Arial" w:cs="Arial"/>
          <w:sz w:val="24"/>
          <w:szCs w:val="24"/>
        </w:rPr>
        <w:t xml:space="preserve"> and the expression levels</w:t>
      </w:r>
      <w:r w:rsidR="00575393">
        <w:rPr>
          <w:rFonts w:ascii="Arial" w:hAnsi="Arial" w:cs="Arial"/>
          <w:sz w:val="24"/>
          <w:szCs w:val="24"/>
        </w:rPr>
        <w:t xml:space="preserve"> </w:t>
      </w:r>
      <w:r w:rsidR="002E5C79">
        <w:rPr>
          <w:rFonts w:ascii="Arial" w:hAnsi="Arial" w:cs="Arial"/>
          <w:sz w:val="24"/>
          <w:szCs w:val="24"/>
        </w:rPr>
        <w:t>of</w:t>
      </w:r>
      <w:r w:rsidRPr="00500428">
        <w:rPr>
          <w:rFonts w:ascii="Arial" w:hAnsi="Arial" w:cs="Arial"/>
          <w:sz w:val="24"/>
          <w:szCs w:val="24"/>
        </w:rPr>
        <w:t xml:space="preserve"> </w:t>
      </w:r>
      <w:r w:rsidR="00575393" w:rsidRPr="00500428">
        <w:rPr>
          <w:rFonts w:ascii="Arial" w:hAnsi="Arial" w:cs="Arial"/>
          <w:sz w:val="24"/>
          <w:szCs w:val="24"/>
        </w:rPr>
        <w:t xml:space="preserve">16 </w:t>
      </w:r>
      <w:r w:rsidR="00575393">
        <w:rPr>
          <w:rFonts w:ascii="Arial" w:hAnsi="Arial" w:cs="Arial"/>
          <w:sz w:val="24"/>
          <w:szCs w:val="24"/>
        </w:rPr>
        <w:t xml:space="preserve">proteins </w:t>
      </w:r>
      <w:r w:rsidRPr="00500428">
        <w:rPr>
          <w:rFonts w:ascii="Arial" w:hAnsi="Arial" w:cs="Arial"/>
          <w:sz w:val="24"/>
          <w:szCs w:val="24"/>
        </w:rPr>
        <w:t xml:space="preserve">were used to define PI3K and </w:t>
      </w:r>
      <w:proofErr w:type="spellStart"/>
      <w:r w:rsidRPr="00500428">
        <w:rPr>
          <w:rFonts w:ascii="Arial" w:hAnsi="Arial" w:cs="Arial"/>
          <w:sz w:val="24"/>
          <w:szCs w:val="24"/>
        </w:rPr>
        <w:t>mTOR</w:t>
      </w:r>
      <w:proofErr w:type="spellEnd"/>
      <w:r w:rsidRPr="00500428">
        <w:rPr>
          <w:rFonts w:ascii="Arial" w:hAnsi="Arial" w:cs="Arial"/>
          <w:sz w:val="24"/>
          <w:szCs w:val="24"/>
        </w:rPr>
        <w:t xml:space="preserve"> scores. Copy number </w:t>
      </w:r>
      <w:r w:rsidR="00E50F53">
        <w:rPr>
          <w:rFonts w:ascii="Arial" w:hAnsi="Arial" w:cs="Arial"/>
          <w:sz w:val="24"/>
          <w:szCs w:val="24"/>
        </w:rPr>
        <w:t xml:space="preserve">(CN) </w:t>
      </w:r>
      <w:r w:rsidRPr="00500428">
        <w:rPr>
          <w:rFonts w:ascii="Arial" w:hAnsi="Arial" w:cs="Arial"/>
          <w:sz w:val="24"/>
          <w:szCs w:val="24"/>
        </w:rPr>
        <w:t xml:space="preserve">was defined using </w:t>
      </w:r>
      <w:r w:rsidR="00E50F53">
        <w:rPr>
          <w:rFonts w:ascii="Arial" w:hAnsi="Arial" w:cs="Arial"/>
          <w:sz w:val="24"/>
          <w:szCs w:val="24"/>
        </w:rPr>
        <w:t xml:space="preserve">by </w:t>
      </w:r>
      <w:r w:rsidRPr="00500428">
        <w:rPr>
          <w:rFonts w:ascii="Arial" w:hAnsi="Arial" w:cs="Arial"/>
          <w:sz w:val="24"/>
          <w:szCs w:val="24"/>
        </w:rPr>
        <w:t>SNP arrays.</w:t>
      </w:r>
      <w:r w:rsidR="00DA67DF" w:rsidRPr="00500428">
        <w:rPr>
          <w:rFonts w:ascii="Arial" w:hAnsi="Arial" w:cs="Arial"/>
          <w:sz w:val="24"/>
          <w:szCs w:val="24"/>
        </w:rPr>
        <w:t xml:space="preserve"> </w:t>
      </w:r>
      <w:r w:rsidR="00800271" w:rsidRPr="00800271">
        <w:rPr>
          <w:rFonts w:ascii="Arial" w:hAnsi="Arial" w:cs="Arial"/>
          <w:sz w:val="24"/>
          <w:szCs w:val="24"/>
        </w:rPr>
        <w:t>H</w:t>
      </w:r>
      <w:r w:rsidR="002E5C79" w:rsidRPr="00800271">
        <w:rPr>
          <w:rFonts w:ascii="Arial" w:hAnsi="Arial" w:cs="Arial"/>
          <w:sz w:val="24"/>
          <w:szCs w:val="24"/>
        </w:rPr>
        <w:t>e</w:t>
      </w:r>
      <w:r w:rsidR="002E5C79" w:rsidRPr="00500428">
        <w:rPr>
          <w:rFonts w:ascii="Arial" w:hAnsi="Arial" w:cs="Arial"/>
          <w:sz w:val="24"/>
          <w:szCs w:val="24"/>
        </w:rPr>
        <w:t>at</w:t>
      </w:r>
      <w:r w:rsidR="002E5C79">
        <w:rPr>
          <w:rFonts w:ascii="Arial" w:hAnsi="Arial" w:cs="Arial"/>
          <w:sz w:val="24"/>
          <w:szCs w:val="24"/>
        </w:rPr>
        <w:t xml:space="preserve"> </w:t>
      </w:r>
      <w:r w:rsidRPr="00500428">
        <w:rPr>
          <w:rFonts w:ascii="Arial" w:hAnsi="Arial" w:cs="Arial"/>
          <w:sz w:val="24"/>
          <w:szCs w:val="24"/>
        </w:rPr>
        <w:t>map</w:t>
      </w:r>
      <w:r w:rsidR="00575393">
        <w:rPr>
          <w:rFonts w:ascii="Arial" w:hAnsi="Arial" w:cs="Arial"/>
          <w:sz w:val="24"/>
          <w:szCs w:val="24"/>
        </w:rPr>
        <w:t>s</w:t>
      </w:r>
      <w:r w:rsidRPr="00500428">
        <w:rPr>
          <w:rFonts w:ascii="Arial" w:hAnsi="Arial" w:cs="Arial"/>
          <w:sz w:val="24"/>
          <w:szCs w:val="24"/>
        </w:rPr>
        <w:t xml:space="preserve"> </w:t>
      </w:r>
      <w:r w:rsidR="00E50F53">
        <w:rPr>
          <w:rFonts w:ascii="Arial" w:hAnsi="Arial" w:cs="Arial"/>
          <w:sz w:val="24"/>
          <w:szCs w:val="24"/>
        </w:rPr>
        <w:t>indicate</w:t>
      </w:r>
      <w:r w:rsidRPr="00500428">
        <w:rPr>
          <w:rFonts w:ascii="Arial" w:hAnsi="Arial" w:cs="Arial"/>
          <w:sz w:val="24"/>
          <w:szCs w:val="24"/>
        </w:rPr>
        <w:t xml:space="preserve"> expression, IC</w:t>
      </w:r>
      <w:r w:rsidRPr="00500428">
        <w:rPr>
          <w:rFonts w:ascii="Arial" w:hAnsi="Arial" w:cs="Arial"/>
          <w:sz w:val="24"/>
          <w:szCs w:val="24"/>
          <w:vertAlign w:val="subscript"/>
        </w:rPr>
        <w:t>50</w:t>
      </w:r>
      <w:r w:rsidRPr="00500428">
        <w:rPr>
          <w:rFonts w:ascii="Arial" w:hAnsi="Arial" w:cs="Arial"/>
          <w:sz w:val="24"/>
          <w:szCs w:val="24"/>
        </w:rPr>
        <w:t xml:space="preserve">, copy number, PI3K score, and </w:t>
      </w:r>
      <w:proofErr w:type="spellStart"/>
      <w:r w:rsidRPr="00500428">
        <w:rPr>
          <w:rFonts w:ascii="Arial" w:hAnsi="Arial" w:cs="Arial"/>
          <w:sz w:val="24"/>
          <w:szCs w:val="24"/>
        </w:rPr>
        <w:t>mTOR</w:t>
      </w:r>
      <w:proofErr w:type="spellEnd"/>
      <w:r w:rsidRPr="00500428">
        <w:rPr>
          <w:rFonts w:ascii="Arial" w:hAnsi="Arial" w:cs="Arial"/>
          <w:sz w:val="24"/>
          <w:szCs w:val="24"/>
        </w:rPr>
        <w:t xml:space="preserve"> score sorted by </w:t>
      </w:r>
      <w:proofErr w:type="spellStart"/>
      <w:r w:rsidR="00800271">
        <w:rPr>
          <w:rFonts w:ascii="Arial" w:hAnsi="Arial" w:cs="Arial"/>
          <w:sz w:val="24"/>
          <w:szCs w:val="24"/>
        </w:rPr>
        <w:t>mTOR</w:t>
      </w:r>
      <w:proofErr w:type="spellEnd"/>
      <w:r w:rsidR="00800271">
        <w:rPr>
          <w:rFonts w:ascii="Arial" w:hAnsi="Arial" w:cs="Arial"/>
          <w:sz w:val="24"/>
          <w:szCs w:val="24"/>
        </w:rPr>
        <w:t xml:space="preserve"> score (upper) or PI3K score (lower</w:t>
      </w:r>
      <w:r w:rsidR="00DA67DF" w:rsidRPr="00500428">
        <w:rPr>
          <w:rFonts w:ascii="Arial" w:hAnsi="Arial" w:cs="Arial"/>
          <w:sz w:val="24"/>
          <w:szCs w:val="24"/>
        </w:rPr>
        <w:t>)</w:t>
      </w:r>
      <w:r w:rsidRPr="00500428">
        <w:rPr>
          <w:rFonts w:ascii="Arial" w:hAnsi="Arial" w:cs="Arial"/>
          <w:sz w:val="24"/>
          <w:szCs w:val="24"/>
        </w:rPr>
        <w:t>.</w:t>
      </w:r>
    </w:p>
    <w:p w14:paraId="3B6F13FE" w14:textId="77777777" w:rsidR="004C59FB" w:rsidRPr="00500428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61986EB2" w14:textId="77777777" w:rsidR="00CB248E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  <w:proofErr w:type="gramStart"/>
      <w:r w:rsidRPr="00500428">
        <w:rPr>
          <w:rFonts w:ascii="Arial" w:hAnsi="Arial" w:cs="Arial"/>
          <w:b/>
          <w:sz w:val="24"/>
          <w:szCs w:val="24"/>
        </w:rPr>
        <w:t>Supplementary Figure 4</w:t>
      </w:r>
      <w:r w:rsidR="006648F1" w:rsidRPr="00500428">
        <w:rPr>
          <w:rFonts w:ascii="Arial" w:hAnsi="Arial" w:cs="Arial"/>
          <w:sz w:val="24"/>
          <w:szCs w:val="24"/>
        </w:rPr>
        <w:t>.</w:t>
      </w:r>
      <w:proofErr w:type="gramEnd"/>
      <w:r w:rsidR="006648F1" w:rsidRPr="00500428">
        <w:rPr>
          <w:rFonts w:ascii="Arial" w:hAnsi="Arial" w:cs="Arial"/>
          <w:sz w:val="24"/>
          <w:szCs w:val="24"/>
        </w:rPr>
        <w:t xml:space="preserve"> </w:t>
      </w:r>
      <w:r w:rsidR="00407C41" w:rsidRPr="00500428">
        <w:rPr>
          <w:rFonts w:ascii="Arial" w:hAnsi="Arial" w:cs="Arial"/>
          <w:sz w:val="24"/>
          <w:szCs w:val="24"/>
        </w:rPr>
        <w:t>GDC0941</w:t>
      </w:r>
      <w:r w:rsidR="00407C41">
        <w:rPr>
          <w:rFonts w:ascii="Arial" w:hAnsi="Arial" w:cs="Arial"/>
          <w:sz w:val="24"/>
          <w:szCs w:val="24"/>
        </w:rPr>
        <w:t xml:space="preserve"> t</w:t>
      </w:r>
      <w:r w:rsidR="00407C41" w:rsidRPr="00500428">
        <w:rPr>
          <w:rFonts w:ascii="Arial" w:hAnsi="Arial" w:cs="Arial"/>
          <w:sz w:val="24"/>
          <w:szCs w:val="24"/>
        </w:rPr>
        <w:t xml:space="preserve">reatment </w:t>
      </w:r>
      <w:r w:rsidR="006648F1" w:rsidRPr="00500428">
        <w:rPr>
          <w:rFonts w:ascii="Arial" w:hAnsi="Arial" w:cs="Arial"/>
          <w:sz w:val="24"/>
          <w:szCs w:val="24"/>
        </w:rPr>
        <w:t xml:space="preserve">results in cell cycle arrest in </w:t>
      </w:r>
      <w:r w:rsidR="00A55DE3">
        <w:rPr>
          <w:rFonts w:ascii="Arial" w:hAnsi="Arial" w:cs="Arial"/>
          <w:sz w:val="24"/>
          <w:szCs w:val="24"/>
        </w:rPr>
        <w:t xml:space="preserve">the </w:t>
      </w:r>
      <w:r w:rsidR="006648F1" w:rsidRPr="00500428">
        <w:rPr>
          <w:rFonts w:ascii="Arial" w:hAnsi="Arial" w:cs="Arial"/>
          <w:sz w:val="24"/>
          <w:szCs w:val="24"/>
        </w:rPr>
        <w:t>sensitive cell lines</w:t>
      </w:r>
      <w:r w:rsidR="00DA67DF" w:rsidRPr="00500428">
        <w:rPr>
          <w:rFonts w:ascii="Arial" w:hAnsi="Arial" w:cs="Arial"/>
          <w:sz w:val="24"/>
          <w:szCs w:val="24"/>
        </w:rPr>
        <w:t xml:space="preserve"> Detroit562</w:t>
      </w:r>
      <w:r w:rsidR="00DF0404">
        <w:rPr>
          <w:rFonts w:ascii="Arial" w:hAnsi="Arial" w:cs="Arial"/>
          <w:sz w:val="24"/>
          <w:szCs w:val="24"/>
        </w:rPr>
        <w:t xml:space="preserve"> and</w:t>
      </w:r>
      <w:r w:rsidR="00DF0404" w:rsidRPr="00500428">
        <w:rPr>
          <w:rFonts w:ascii="Arial" w:hAnsi="Arial" w:cs="Arial"/>
          <w:sz w:val="24"/>
          <w:szCs w:val="24"/>
        </w:rPr>
        <w:t xml:space="preserve"> </w:t>
      </w:r>
      <w:r w:rsidR="00DA67DF" w:rsidRPr="00500428">
        <w:rPr>
          <w:rFonts w:ascii="Arial" w:hAnsi="Arial" w:cs="Arial"/>
          <w:sz w:val="24"/>
          <w:szCs w:val="24"/>
        </w:rPr>
        <w:t>TR146</w:t>
      </w:r>
      <w:r w:rsidR="006648F1" w:rsidRPr="00500428">
        <w:rPr>
          <w:rFonts w:ascii="Arial" w:hAnsi="Arial" w:cs="Arial"/>
          <w:sz w:val="24"/>
          <w:szCs w:val="24"/>
        </w:rPr>
        <w:t xml:space="preserve"> but not in </w:t>
      </w:r>
      <w:r w:rsidR="00A55DE3">
        <w:rPr>
          <w:rFonts w:ascii="Arial" w:hAnsi="Arial" w:cs="Arial"/>
          <w:sz w:val="24"/>
          <w:szCs w:val="24"/>
        </w:rPr>
        <w:t xml:space="preserve">the </w:t>
      </w:r>
      <w:r w:rsidR="006648F1" w:rsidRPr="00500428">
        <w:rPr>
          <w:rFonts w:ascii="Arial" w:hAnsi="Arial" w:cs="Arial"/>
          <w:sz w:val="24"/>
          <w:szCs w:val="24"/>
        </w:rPr>
        <w:t>resistant</w:t>
      </w:r>
      <w:r w:rsidR="00DA67DF" w:rsidRPr="00500428">
        <w:rPr>
          <w:rFonts w:ascii="Arial" w:hAnsi="Arial" w:cs="Arial"/>
          <w:sz w:val="24"/>
          <w:szCs w:val="24"/>
        </w:rPr>
        <w:t xml:space="preserve"> </w:t>
      </w:r>
      <w:r w:rsidR="006648F1" w:rsidRPr="00500428">
        <w:rPr>
          <w:rFonts w:ascii="Arial" w:hAnsi="Arial" w:cs="Arial"/>
          <w:sz w:val="24"/>
          <w:szCs w:val="24"/>
        </w:rPr>
        <w:t>cell line</w:t>
      </w:r>
      <w:r w:rsidR="00A55DE3">
        <w:rPr>
          <w:rFonts w:ascii="Arial" w:hAnsi="Arial" w:cs="Arial"/>
          <w:sz w:val="24"/>
          <w:szCs w:val="24"/>
        </w:rPr>
        <w:t xml:space="preserve"> </w:t>
      </w:r>
      <w:r w:rsidR="00A55DE3" w:rsidRPr="00500428">
        <w:rPr>
          <w:rFonts w:ascii="Arial" w:hAnsi="Arial" w:cs="Arial"/>
          <w:sz w:val="24"/>
          <w:szCs w:val="24"/>
        </w:rPr>
        <w:t>1483</w:t>
      </w:r>
      <w:r w:rsidR="006648F1" w:rsidRPr="00500428">
        <w:rPr>
          <w:rFonts w:ascii="Arial" w:hAnsi="Arial" w:cs="Arial"/>
          <w:sz w:val="24"/>
          <w:szCs w:val="24"/>
        </w:rPr>
        <w:t>. Cells were incubated with GDC0941 or vehicle alone for 72 hours</w:t>
      </w:r>
      <w:r w:rsidR="00407C41">
        <w:rPr>
          <w:rFonts w:ascii="Arial" w:hAnsi="Arial" w:cs="Arial"/>
          <w:sz w:val="24"/>
          <w:szCs w:val="24"/>
        </w:rPr>
        <w:t>,</w:t>
      </w:r>
      <w:r w:rsidR="006648F1" w:rsidRPr="00500428">
        <w:rPr>
          <w:rFonts w:ascii="Arial" w:hAnsi="Arial" w:cs="Arial"/>
          <w:sz w:val="24"/>
          <w:szCs w:val="24"/>
        </w:rPr>
        <w:t xml:space="preserve"> and cell cycle analysis was performed by </w:t>
      </w:r>
      <w:r w:rsidR="00407C41">
        <w:rPr>
          <w:rFonts w:ascii="Arial" w:hAnsi="Arial" w:cs="Arial"/>
          <w:sz w:val="24"/>
          <w:szCs w:val="24"/>
        </w:rPr>
        <w:t>fluorescence-activated cell sorting</w:t>
      </w:r>
      <w:r w:rsidR="00407C41" w:rsidRPr="00500428">
        <w:rPr>
          <w:rFonts w:ascii="Arial" w:hAnsi="Arial" w:cs="Arial"/>
          <w:sz w:val="24"/>
          <w:szCs w:val="24"/>
        </w:rPr>
        <w:t xml:space="preserve"> </w:t>
      </w:r>
      <w:r w:rsidR="006648F1" w:rsidRPr="00500428">
        <w:rPr>
          <w:rFonts w:ascii="Arial" w:hAnsi="Arial" w:cs="Arial"/>
          <w:sz w:val="24"/>
          <w:szCs w:val="24"/>
        </w:rPr>
        <w:t xml:space="preserve">using </w:t>
      </w:r>
      <w:proofErr w:type="spellStart"/>
      <w:r w:rsidR="00407C41">
        <w:rPr>
          <w:rFonts w:ascii="Arial" w:hAnsi="Arial" w:cs="Arial"/>
          <w:sz w:val="24"/>
          <w:szCs w:val="24"/>
        </w:rPr>
        <w:t>b</w:t>
      </w:r>
      <w:r w:rsidR="00407C41" w:rsidRPr="00407C41">
        <w:rPr>
          <w:rFonts w:ascii="Arial" w:hAnsi="Arial" w:cs="Arial"/>
          <w:sz w:val="24"/>
          <w:szCs w:val="24"/>
        </w:rPr>
        <w:t>romodeoxyuridin</w:t>
      </w:r>
      <w:r w:rsidR="00407C41">
        <w:rPr>
          <w:rFonts w:ascii="Arial" w:hAnsi="Arial" w:cs="Arial"/>
          <w:sz w:val="24"/>
          <w:szCs w:val="24"/>
        </w:rPr>
        <w:t>e</w:t>
      </w:r>
      <w:proofErr w:type="spellEnd"/>
      <w:r w:rsidR="006648F1" w:rsidRPr="00500428">
        <w:rPr>
          <w:rFonts w:ascii="Arial" w:hAnsi="Arial" w:cs="Arial"/>
          <w:sz w:val="24"/>
          <w:szCs w:val="24"/>
        </w:rPr>
        <w:t xml:space="preserve"> </w:t>
      </w:r>
      <w:r w:rsidR="00DA67DF" w:rsidRPr="00500428">
        <w:rPr>
          <w:rFonts w:ascii="Arial" w:hAnsi="Arial" w:cs="Arial"/>
          <w:sz w:val="24"/>
          <w:szCs w:val="24"/>
        </w:rPr>
        <w:t>staining</w:t>
      </w:r>
      <w:r w:rsidR="006648F1" w:rsidRPr="00500428">
        <w:rPr>
          <w:rFonts w:ascii="Arial" w:hAnsi="Arial" w:cs="Arial"/>
          <w:sz w:val="24"/>
          <w:szCs w:val="24"/>
        </w:rPr>
        <w:t>.</w:t>
      </w:r>
      <w:r w:rsidR="00CB248E">
        <w:rPr>
          <w:rFonts w:ascii="Arial" w:hAnsi="Arial" w:cs="Arial"/>
          <w:sz w:val="24"/>
          <w:szCs w:val="24"/>
        </w:rPr>
        <w:t xml:space="preserve"> </w:t>
      </w:r>
    </w:p>
    <w:p w14:paraId="2F5EDB4E" w14:textId="2FDB9FB8" w:rsidR="006648F1" w:rsidRPr="00500428" w:rsidRDefault="00CB248E" w:rsidP="004C59FB">
      <w:p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* P&lt;0.05 compared with control.</w:t>
      </w:r>
      <w:r w:rsidR="006648F1" w:rsidRPr="00500428">
        <w:rPr>
          <w:rFonts w:ascii="Arial" w:hAnsi="Arial" w:cs="Arial"/>
          <w:sz w:val="24"/>
          <w:szCs w:val="24"/>
        </w:rPr>
        <w:t xml:space="preserve"> </w:t>
      </w:r>
    </w:p>
    <w:p w14:paraId="6510059E" w14:textId="77777777" w:rsidR="004C59FB" w:rsidRPr="00500428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72360594" w14:textId="7E1E2C82" w:rsidR="00A9077E" w:rsidRDefault="004C59FB" w:rsidP="004C59FB">
      <w:pPr>
        <w:spacing w:after="0" w:line="360" w:lineRule="auto"/>
        <w:rPr>
          <w:rFonts w:ascii="Arial" w:hAnsi="Arial" w:cs="Arial"/>
          <w:sz w:val="24"/>
          <w:szCs w:val="24"/>
        </w:rPr>
      </w:pPr>
      <w:proofErr w:type="gramStart"/>
      <w:r w:rsidRPr="00500428">
        <w:rPr>
          <w:rFonts w:ascii="Arial" w:hAnsi="Arial" w:cs="Arial"/>
          <w:b/>
          <w:sz w:val="24"/>
          <w:szCs w:val="24"/>
        </w:rPr>
        <w:lastRenderedPageBreak/>
        <w:t xml:space="preserve">Supplementary Figure </w:t>
      </w:r>
      <w:r w:rsidR="00A92301" w:rsidRPr="00500428">
        <w:rPr>
          <w:rFonts w:ascii="Arial" w:hAnsi="Arial" w:cs="Arial"/>
          <w:b/>
          <w:sz w:val="24"/>
          <w:szCs w:val="24"/>
        </w:rPr>
        <w:t>5</w:t>
      </w:r>
      <w:r w:rsidR="006648F1" w:rsidRPr="00500428">
        <w:rPr>
          <w:rFonts w:ascii="Arial" w:hAnsi="Arial" w:cs="Arial"/>
          <w:sz w:val="24"/>
          <w:szCs w:val="24"/>
        </w:rPr>
        <w:t>.</w:t>
      </w:r>
      <w:proofErr w:type="gramEnd"/>
      <w:r w:rsidR="006648F1" w:rsidRPr="00500428">
        <w:rPr>
          <w:rFonts w:ascii="Arial" w:hAnsi="Arial" w:cs="Arial"/>
          <w:sz w:val="24"/>
          <w:szCs w:val="24"/>
        </w:rPr>
        <w:t xml:space="preserve"> HNSCC cell lines show enhanced cell cycle arrest after combination treatment with GDC0941 and MEK162. Cells wer</w:t>
      </w:r>
      <w:r w:rsidR="00DA67DF" w:rsidRPr="00500428">
        <w:rPr>
          <w:rFonts w:ascii="Arial" w:hAnsi="Arial" w:cs="Arial"/>
          <w:sz w:val="24"/>
          <w:szCs w:val="24"/>
        </w:rPr>
        <w:t xml:space="preserve">e incubated with 0.5 µM GDC0941, 0.2 µM MEK162, or </w:t>
      </w:r>
      <w:r w:rsidR="006648F1" w:rsidRPr="00500428">
        <w:rPr>
          <w:rFonts w:ascii="Arial" w:hAnsi="Arial" w:cs="Arial"/>
          <w:sz w:val="24"/>
          <w:szCs w:val="24"/>
        </w:rPr>
        <w:t>both for 72 hours</w:t>
      </w:r>
      <w:r w:rsidR="00165D3F">
        <w:rPr>
          <w:rFonts w:ascii="Arial" w:hAnsi="Arial" w:cs="Arial"/>
          <w:sz w:val="24"/>
          <w:szCs w:val="24"/>
        </w:rPr>
        <w:t xml:space="preserve"> and</w:t>
      </w:r>
      <w:r w:rsidR="006648F1" w:rsidRPr="00500428">
        <w:rPr>
          <w:rFonts w:ascii="Arial" w:hAnsi="Arial" w:cs="Arial"/>
          <w:sz w:val="24"/>
          <w:szCs w:val="24"/>
        </w:rPr>
        <w:t xml:space="preserve"> then processed for cell cycle analysis using </w:t>
      </w:r>
      <w:r w:rsidR="00165D3F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6648F1" w:rsidRPr="00500428">
        <w:rPr>
          <w:rFonts w:ascii="Arial" w:hAnsi="Arial" w:cs="Arial"/>
          <w:sz w:val="24"/>
          <w:szCs w:val="24"/>
        </w:rPr>
        <w:t>BrdU</w:t>
      </w:r>
      <w:proofErr w:type="spellEnd"/>
      <w:r w:rsidR="006648F1" w:rsidRPr="00500428">
        <w:rPr>
          <w:rFonts w:ascii="Arial" w:hAnsi="Arial" w:cs="Arial"/>
          <w:sz w:val="24"/>
          <w:szCs w:val="24"/>
        </w:rPr>
        <w:t xml:space="preserve"> </w:t>
      </w:r>
      <w:r w:rsidR="00165D3F">
        <w:rPr>
          <w:rFonts w:ascii="Arial" w:hAnsi="Arial" w:cs="Arial"/>
          <w:sz w:val="24"/>
          <w:szCs w:val="24"/>
        </w:rPr>
        <w:t>F</w:t>
      </w:r>
      <w:r w:rsidR="00165D3F" w:rsidRPr="00500428">
        <w:rPr>
          <w:rFonts w:ascii="Arial" w:hAnsi="Arial" w:cs="Arial"/>
          <w:sz w:val="24"/>
          <w:szCs w:val="24"/>
        </w:rPr>
        <w:t xml:space="preserve">low </w:t>
      </w:r>
      <w:r w:rsidR="00165D3F">
        <w:rPr>
          <w:rFonts w:ascii="Arial" w:hAnsi="Arial" w:cs="Arial"/>
          <w:sz w:val="24"/>
          <w:szCs w:val="24"/>
        </w:rPr>
        <w:t>K</w:t>
      </w:r>
      <w:r w:rsidR="00165D3F" w:rsidRPr="00500428">
        <w:rPr>
          <w:rFonts w:ascii="Arial" w:hAnsi="Arial" w:cs="Arial"/>
          <w:sz w:val="24"/>
          <w:szCs w:val="24"/>
        </w:rPr>
        <w:t xml:space="preserve">it </w:t>
      </w:r>
      <w:r w:rsidR="006648F1" w:rsidRPr="00500428">
        <w:rPr>
          <w:rFonts w:ascii="Arial" w:hAnsi="Arial" w:cs="Arial"/>
          <w:sz w:val="24"/>
          <w:szCs w:val="24"/>
        </w:rPr>
        <w:t xml:space="preserve">as described in </w:t>
      </w:r>
      <w:r w:rsidR="00165D3F">
        <w:rPr>
          <w:rFonts w:ascii="Arial" w:hAnsi="Arial" w:cs="Arial"/>
          <w:sz w:val="24"/>
          <w:szCs w:val="24"/>
        </w:rPr>
        <w:t>M</w:t>
      </w:r>
      <w:r w:rsidR="006648F1" w:rsidRPr="00500428">
        <w:rPr>
          <w:rFonts w:ascii="Arial" w:hAnsi="Arial" w:cs="Arial"/>
          <w:sz w:val="24"/>
          <w:szCs w:val="24"/>
        </w:rPr>
        <w:t>ethods.</w:t>
      </w:r>
      <w:r w:rsidR="00B63582">
        <w:rPr>
          <w:rFonts w:ascii="Arial" w:hAnsi="Arial" w:cs="Arial"/>
          <w:sz w:val="24"/>
          <w:szCs w:val="24"/>
        </w:rPr>
        <w:t xml:space="preserve"> * </w:t>
      </w:r>
      <w:r w:rsidR="00B14712">
        <w:rPr>
          <w:rFonts w:ascii="Arial" w:hAnsi="Arial" w:cs="Arial"/>
          <w:sz w:val="24"/>
          <w:szCs w:val="24"/>
        </w:rPr>
        <w:t xml:space="preserve">P&lt;0.05 </w:t>
      </w:r>
      <w:r w:rsidR="00CA3DD3">
        <w:rPr>
          <w:rFonts w:ascii="Arial" w:hAnsi="Arial" w:cs="Arial"/>
          <w:sz w:val="24"/>
          <w:szCs w:val="24"/>
        </w:rPr>
        <w:t xml:space="preserve">compared with control.  # P&lt;0.05 compared </w:t>
      </w:r>
      <w:r w:rsidR="00B63582">
        <w:rPr>
          <w:rFonts w:ascii="Arial" w:hAnsi="Arial" w:cs="Arial"/>
          <w:sz w:val="24"/>
          <w:szCs w:val="24"/>
        </w:rPr>
        <w:t xml:space="preserve">with </w:t>
      </w:r>
      <w:r w:rsidR="00CA3DD3">
        <w:rPr>
          <w:rFonts w:ascii="Arial" w:hAnsi="Arial" w:cs="Arial"/>
          <w:sz w:val="24"/>
          <w:szCs w:val="24"/>
        </w:rPr>
        <w:t xml:space="preserve">single agent </w:t>
      </w:r>
      <w:r w:rsidR="00B63582">
        <w:rPr>
          <w:rFonts w:ascii="Arial" w:hAnsi="Arial" w:cs="Arial"/>
          <w:sz w:val="24"/>
          <w:szCs w:val="24"/>
        </w:rPr>
        <w:t>GDC0941.</w:t>
      </w:r>
      <w:r w:rsidR="004649B5">
        <w:rPr>
          <w:rFonts w:ascii="Arial" w:hAnsi="Arial" w:cs="Arial"/>
          <w:sz w:val="24"/>
          <w:szCs w:val="24"/>
        </w:rPr>
        <w:t xml:space="preserve"> </w:t>
      </w:r>
    </w:p>
    <w:p w14:paraId="1FCD3B1A" w14:textId="77777777" w:rsidR="0014148E" w:rsidRDefault="0014148E" w:rsidP="004C59FB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1F6124EC" w14:textId="6D00BF47" w:rsidR="0014148E" w:rsidRPr="0014148E" w:rsidRDefault="0014148E" w:rsidP="0014148E">
      <w:pPr>
        <w:rPr>
          <w:rFonts w:ascii="Arial" w:hAnsi="Arial" w:cs="Arial"/>
          <w:b/>
        </w:rPr>
      </w:pPr>
      <w:r w:rsidRPr="00500428">
        <w:rPr>
          <w:rFonts w:ascii="Arial" w:hAnsi="Arial" w:cs="Arial"/>
          <w:b/>
          <w:sz w:val="24"/>
          <w:szCs w:val="24"/>
        </w:rPr>
        <w:t xml:space="preserve">Supplementary </w:t>
      </w:r>
      <w:r>
        <w:rPr>
          <w:rFonts w:ascii="Arial" w:hAnsi="Arial" w:cs="Arial"/>
          <w:b/>
          <w:sz w:val="24"/>
          <w:szCs w:val="24"/>
        </w:rPr>
        <w:t>Methods</w:t>
      </w:r>
    </w:p>
    <w:p w14:paraId="2994E7DD" w14:textId="77777777" w:rsidR="00825BEE" w:rsidRDefault="00825BEE" w:rsidP="00825BEE">
      <w:pPr>
        <w:spacing w:after="0" w:line="360" w:lineRule="auto"/>
        <w:contextualSpacing/>
        <w:rPr>
          <w:rFonts w:ascii="Arial" w:hAnsi="Arial" w:cs="Arial"/>
          <w:b/>
          <w:sz w:val="24"/>
          <w:szCs w:val="24"/>
        </w:rPr>
      </w:pPr>
    </w:p>
    <w:p w14:paraId="3903631F" w14:textId="77777777" w:rsidR="00825BEE" w:rsidRDefault="00825BEE" w:rsidP="00825BEE">
      <w:pPr>
        <w:spacing w:after="0" w:line="360" w:lineRule="auto"/>
        <w:contextualSpacing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Apoptosis and C</w:t>
      </w:r>
      <w:r w:rsidRPr="00E32928">
        <w:rPr>
          <w:rFonts w:ascii="Arial" w:hAnsi="Arial" w:cs="Arial"/>
          <w:b/>
          <w:sz w:val="24"/>
          <w:szCs w:val="24"/>
        </w:rPr>
        <w:t xml:space="preserve">ell </w:t>
      </w:r>
      <w:r>
        <w:rPr>
          <w:rFonts w:ascii="Arial" w:hAnsi="Arial" w:cs="Arial"/>
          <w:b/>
          <w:sz w:val="24"/>
          <w:szCs w:val="24"/>
        </w:rPr>
        <w:t>C</w:t>
      </w:r>
      <w:r w:rsidRPr="00E32928">
        <w:rPr>
          <w:rFonts w:ascii="Arial" w:hAnsi="Arial" w:cs="Arial"/>
          <w:b/>
          <w:sz w:val="24"/>
          <w:szCs w:val="24"/>
        </w:rPr>
        <w:t xml:space="preserve">ycle </w:t>
      </w:r>
      <w:r>
        <w:rPr>
          <w:rFonts w:ascii="Arial" w:hAnsi="Arial" w:cs="Arial"/>
          <w:b/>
          <w:sz w:val="24"/>
          <w:szCs w:val="24"/>
        </w:rPr>
        <w:t>A</w:t>
      </w:r>
      <w:r w:rsidRPr="00E32928">
        <w:rPr>
          <w:rFonts w:ascii="Arial" w:hAnsi="Arial" w:cs="Arial"/>
          <w:b/>
          <w:sz w:val="24"/>
          <w:szCs w:val="24"/>
        </w:rPr>
        <w:t>ssay</w:t>
      </w:r>
      <w:r>
        <w:rPr>
          <w:rFonts w:ascii="Arial" w:hAnsi="Arial" w:cs="Arial"/>
          <w:b/>
          <w:sz w:val="24"/>
          <w:szCs w:val="24"/>
        </w:rPr>
        <w:t>s</w:t>
      </w:r>
    </w:p>
    <w:p w14:paraId="51FE6D7C" w14:textId="76E3424F" w:rsidR="00825BEE" w:rsidRDefault="00825BEE" w:rsidP="00825BEE">
      <w:pPr>
        <w:spacing w:after="0" w:line="360" w:lineRule="auto"/>
        <w:contextualSpacing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o assess </w:t>
      </w:r>
      <w:r w:rsidRPr="00E32928">
        <w:rPr>
          <w:rFonts w:ascii="Arial" w:hAnsi="Arial" w:cs="Arial"/>
          <w:sz w:val="24"/>
          <w:szCs w:val="24"/>
        </w:rPr>
        <w:t>apoptosis</w:t>
      </w:r>
      <w:r>
        <w:rPr>
          <w:rFonts w:ascii="Arial" w:hAnsi="Arial" w:cs="Arial"/>
          <w:sz w:val="24"/>
          <w:szCs w:val="24"/>
        </w:rPr>
        <w:t>,</w:t>
      </w:r>
      <w:r w:rsidRPr="00E32928">
        <w:rPr>
          <w:rFonts w:ascii="Arial" w:hAnsi="Arial" w:cs="Arial"/>
          <w:sz w:val="24"/>
          <w:szCs w:val="24"/>
        </w:rPr>
        <w:t xml:space="preserve"> cells were fixed </w:t>
      </w:r>
      <w:r w:rsidR="00F07B42">
        <w:rPr>
          <w:rFonts w:ascii="Arial" w:hAnsi="Arial" w:cs="Arial"/>
          <w:sz w:val="24"/>
          <w:szCs w:val="24"/>
        </w:rPr>
        <w:t>with</w:t>
      </w:r>
      <w:r w:rsidRPr="00E32928">
        <w:rPr>
          <w:rFonts w:ascii="Arial" w:hAnsi="Arial" w:cs="Arial"/>
          <w:sz w:val="24"/>
          <w:szCs w:val="24"/>
        </w:rPr>
        <w:t xml:space="preserve"> 2% paraformaldehyde and subjected to TUNEL staining using </w:t>
      </w:r>
      <w:r>
        <w:rPr>
          <w:rFonts w:ascii="Arial" w:hAnsi="Arial" w:cs="Arial"/>
          <w:sz w:val="24"/>
          <w:szCs w:val="24"/>
        </w:rPr>
        <w:t xml:space="preserve">the </w:t>
      </w:r>
      <w:r w:rsidRPr="00E32928">
        <w:rPr>
          <w:rFonts w:ascii="Arial" w:hAnsi="Arial" w:cs="Arial"/>
          <w:sz w:val="24"/>
          <w:szCs w:val="24"/>
        </w:rPr>
        <w:t>APO</w:t>
      </w:r>
      <w:r>
        <w:rPr>
          <w:rFonts w:ascii="Arial" w:hAnsi="Arial" w:cs="Arial"/>
          <w:sz w:val="24"/>
          <w:szCs w:val="24"/>
        </w:rPr>
        <w:t>-</w:t>
      </w:r>
      <w:proofErr w:type="spellStart"/>
      <w:r w:rsidRPr="00E32928">
        <w:rPr>
          <w:rFonts w:ascii="Arial" w:hAnsi="Arial" w:cs="Arial"/>
          <w:sz w:val="24"/>
          <w:szCs w:val="24"/>
        </w:rPr>
        <w:t>BrdU</w:t>
      </w:r>
      <w:proofErr w:type="spellEnd"/>
      <w:r w:rsidRPr="00E32928">
        <w:rPr>
          <w:rFonts w:ascii="Arial" w:hAnsi="Arial" w:cs="Arial"/>
          <w:sz w:val="24"/>
          <w:szCs w:val="24"/>
        </w:rPr>
        <w:t xml:space="preserve"> kit (Phoenix </w:t>
      </w:r>
      <w:r>
        <w:rPr>
          <w:rFonts w:ascii="Arial" w:hAnsi="Arial" w:cs="Arial"/>
          <w:sz w:val="24"/>
          <w:szCs w:val="24"/>
        </w:rPr>
        <w:t>F</w:t>
      </w:r>
      <w:r w:rsidRPr="00E32928">
        <w:rPr>
          <w:rFonts w:ascii="Arial" w:hAnsi="Arial" w:cs="Arial"/>
          <w:sz w:val="24"/>
          <w:szCs w:val="24"/>
        </w:rPr>
        <w:t xml:space="preserve">low </w:t>
      </w:r>
      <w:r>
        <w:rPr>
          <w:rFonts w:ascii="Arial" w:hAnsi="Arial" w:cs="Arial"/>
          <w:sz w:val="24"/>
          <w:szCs w:val="24"/>
        </w:rPr>
        <w:t>S</w:t>
      </w:r>
      <w:r w:rsidRPr="00E32928">
        <w:rPr>
          <w:rFonts w:ascii="Arial" w:hAnsi="Arial" w:cs="Arial"/>
          <w:sz w:val="24"/>
          <w:szCs w:val="24"/>
        </w:rPr>
        <w:t>ystem</w:t>
      </w:r>
      <w:r>
        <w:rPr>
          <w:rFonts w:ascii="Arial" w:hAnsi="Arial" w:cs="Arial"/>
          <w:sz w:val="24"/>
          <w:szCs w:val="24"/>
        </w:rPr>
        <w:t>s</w:t>
      </w:r>
      <w:r w:rsidR="00F07B42">
        <w:rPr>
          <w:rFonts w:ascii="Arial" w:hAnsi="Arial" w:cs="Arial"/>
          <w:sz w:val="24"/>
          <w:szCs w:val="24"/>
        </w:rPr>
        <w:t>, San Diego, CA</w:t>
      </w:r>
      <w:r w:rsidRPr="00E32928">
        <w:rPr>
          <w:rFonts w:ascii="Arial" w:hAnsi="Arial" w:cs="Arial"/>
          <w:sz w:val="24"/>
          <w:szCs w:val="24"/>
        </w:rPr>
        <w:t xml:space="preserve">) according to </w:t>
      </w:r>
      <w:r>
        <w:rPr>
          <w:rFonts w:ascii="Arial" w:hAnsi="Arial" w:cs="Arial"/>
          <w:sz w:val="24"/>
          <w:szCs w:val="24"/>
        </w:rPr>
        <w:t xml:space="preserve">the </w:t>
      </w:r>
      <w:r w:rsidRPr="00E32928">
        <w:rPr>
          <w:rFonts w:ascii="Arial" w:hAnsi="Arial" w:cs="Arial"/>
          <w:sz w:val="24"/>
          <w:szCs w:val="24"/>
        </w:rPr>
        <w:t>manufacturer’s instruction</w:t>
      </w:r>
      <w:r>
        <w:rPr>
          <w:rFonts w:ascii="Arial" w:hAnsi="Arial" w:cs="Arial"/>
          <w:sz w:val="24"/>
          <w:szCs w:val="24"/>
        </w:rPr>
        <w:t>s</w:t>
      </w:r>
      <w:r w:rsidRPr="00E32928">
        <w:rPr>
          <w:rFonts w:ascii="Arial" w:hAnsi="Arial" w:cs="Arial"/>
          <w:sz w:val="24"/>
          <w:szCs w:val="24"/>
        </w:rPr>
        <w:t xml:space="preserve">. Apoptotic cells were measured by flow </w:t>
      </w:r>
      <w:r>
        <w:rPr>
          <w:rFonts w:ascii="Arial" w:hAnsi="Arial" w:cs="Arial"/>
          <w:sz w:val="24"/>
          <w:szCs w:val="24"/>
        </w:rPr>
        <w:t>cytometry</w:t>
      </w:r>
      <w:r w:rsidRPr="00E32928">
        <w:rPr>
          <w:rFonts w:ascii="Arial" w:hAnsi="Arial" w:cs="Arial"/>
          <w:sz w:val="24"/>
          <w:szCs w:val="24"/>
        </w:rPr>
        <w:t>. Cell cycle and proliferation w</w:t>
      </w:r>
      <w:r>
        <w:rPr>
          <w:rFonts w:ascii="Arial" w:hAnsi="Arial" w:cs="Arial"/>
          <w:sz w:val="24"/>
          <w:szCs w:val="24"/>
        </w:rPr>
        <w:t>ere</w:t>
      </w:r>
      <w:r w:rsidRPr="00E32928">
        <w:rPr>
          <w:rFonts w:ascii="Arial" w:hAnsi="Arial" w:cs="Arial"/>
          <w:sz w:val="24"/>
          <w:szCs w:val="24"/>
        </w:rPr>
        <w:t xml:space="preserve"> measured </w:t>
      </w:r>
      <w:r>
        <w:rPr>
          <w:rFonts w:ascii="Arial" w:hAnsi="Arial" w:cs="Arial"/>
          <w:sz w:val="24"/>
          <w:szCs w:val="24"/>
        </w:rPr>
        <w:t>with the</w:t>
      </w:r>
      <w:r w:rsidRPr="00E3292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E32928">
        <w:rPr>
          <w:rFonts w:ascii="Arial" w:hAnsi="Arial" w:cs="Arial"/>
          <w:sz w:val="24"/>
          <w:szCs w:val="24"/>
        </w:rPr>
        <w:t>BrdU</w:t>
      </w:r>
      <w:proofErr w:type="spellEnd"/>
      <w:r w:rsidRPr="00E32928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F</w:t>
      </w:r>
      <w:r w:rsidRPr="00E32928">
        <w:rPr>
          <w:rFonts w:ascii="Arial" w:hAnsi="Arial" w:cs="Arial"/>
          <w:sz w:val="24"/>
          <w:szCs w:val="24"/>
        </w:rPr>
        <w:t xml:space="preserve">low </w:t>
      </w:r>
      <w:r>
        <w:rPr>
          <w:rFonts w:ascii="Arial" w:hAnsi="Arial" w:cs="Arial"/>
          <w:sz w:val="24"/>
          <w:szCs w:val="24"/>
        </w:rPr>
        <w:t>K</w:t>
      </w:r>
      <w:r w:rsidRPr="00E32928">
        <w:rPr>
          <w:rFonts w:ascii="Arial" w:hAnsi="Arial" w:cs="Arial"/>
          <w:sz w:val="24"/>
          <w:szCs w:val="24"/>
        </w:rPr>
        <w:t>it (BD Bioscience</w:t>
      </w:r>
      <w:r>
        <w:rPr>
          <w:rFonts w:ascii="Arial" w:hAnsi="Arial" w:cs="Arial"/>
          <w:sz w:val="24"/>
          <w:szCs w:val="24"/>
        </w:rPr>
        <w:t>s</w:t>
      </w:r>
      <w:r w:rsidR="00F07B42">
        <w:rPr>
          <w:rFonts w:ascii="Arial" w:hAnsi="Arial" w:cs="Arial"/>
          <w:sz w:val="24"/>
          <w:szCs w:val="24"/>
        </w:rPr>
        <w:t xml:space="preserve">, Franklin Lakes, </w:t>
      </w:r>
      <w:proofErr w:type="gramStart"/>
      <w:r w:rsidR="00F07B42">
        <w:rPr>
          <w:rFonts w:ascii="Arial" w:hAnsi="Arial" w:cs="Arial"/>
          <w:sz w:val="24"/>
          <w:szCs w:val="24"/>
        </w:rPr>
        <w:t>NJ</w:t>
      </w:r>
      <w:proofErr w:type="gramEnd"/>
      <w:r w:rsidRPr="00E32928">
        <w:rPr>
          <w:rFonts w:ascii="Arial" w:hAnsi="Arial" w:cs="Arial"/>
          <w:sz w:val="24"/>
          <w:szCs w:val="24"/>
        </w:rPr>
        <w:t xml:space="preserve">) </w:t>
      </w:r>
      <w:r>
        <w:rPr>
          <w:rFonts w:ascii="Arial" w:hAnsi="Arial" w:cs="Arial"/>
          <w:sz w:val="24"/>
          <w:szCs w:val="24"/>
        </w:rPr>
        <w:t>according to</w:t>
      </w:r>
      <w:r w:rsidRPr="00E32928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the manufacturer’s</w:t>
      </w:r>
      <w:r w:rsidRPr="00E32928">
        <w:rPr>
          <w:rFonts w:ascii="Arial" w:hAnsi="Arial" w:cs="Arial"/>
          <w:sz w:val="24"/>
          <w:szCs w:val="24"/>
        </w:rPr>
        <w:t xml:space="preserve"> instruction</w:t>
      </w:r>
      <w:r>
        <w:rPr>
          <w:rFonts w:ascii="Arial" w:hAnsi="Arial" w:cs="Arial"/>
          <w:sz w:val="24"/>
          <w:szCs w:val="24"/>
        </w:rPr>
        <w:t>s</w:t>
      </w:r>
      <w:r w:rsidRPr="00E32928">
        <w:rPr>
          <w:rFonts w:ascii="Arial" w:hAnsi="Arial" w:cs="Arial"/>
          <w:sz w:val="24"/>
          <w:szCs w:val="24"/>
        </w:rPr>
        <w:t>. Briefly</w:t>
      </w:r>
      <w:r>
        <w:rPr>
          <w:rFonts w:ascii="Arial" w:hAnsi="Arial" w:cs="Arial"/>
          <w:sz w:val="24"/>
          <w:szCs w:val="24"/>
        </w:rPr>
        <w:t>,</w:t>
      </w:r>
      <w:r w:rsidRPr="00E32928">
        <w:rPr>
          <w:rFonts w:ascii="Arial" w:hAnsi="Arial" w:cs="Arial"/>
          <w:sz w:val="24"/>
          <w:szCs w:val="24"/>
        </w:rPr>
        <w:t xml:space="preserve"> cells were treated with different drugs or </w:t>
      </w:r>
      <w:r>
        <w:rPr>
          <w:rFonts w:ascii="Arial" w:hAnsi="Arial" w:cs="Arial"/>
          <w:sz w:val="24"/>
          <w:szCs w:val="24"/>
        </w:rPr>
        <w:t xml:space="preserve">dimethyl </w:t>
      </w:r>
      <w:proofErr w:type="spellStart"/>
      <w:r>
        <w:rPr>
          <w:rFonts w:ascii="Arial" w:hAnsi="Arial" w:cs="Arial"/>
          <w:sz w:val="24"/>
          <w:szCs w:val="24"/>
        </w:rPr>
        <w:t>sulfoxide</w:t>
      </w:r>
      <w:proofErr w:type="spellEnd"/>
      <w:r w:rsidRPr="00E32928">
        <w:rPr>
          <w:rFonts w:ascii="Arial" w:hAnsi="Arial" w:cs="Arial"/>
          <w:sz w:val="24"/>
          <w:szCs w:val="24"/>
        </w:rPr>
        <w:t xml:space="preserve"> for 72 hours, </w:t>
      </w:r>
      <w:proofErr w:type="gramStart"/>
      <w:r w:rsidRPr="00E32928">
        <w:rPr>
          <w:rFonts w:ascii="Arial" w:hAnsi="Arial" w:cs="Arial"/>
          <w:sz w:val="24"/>
          <w:szCs w:val="24"/>
        </w:rPr>
        <w:t>then</w:t>
      </w:r>
      <w:proofErr w:type="gramEnd"/>
      <w:r w:rsidRPr="00E32928">
        <w:rPr>
          <w:rFonts w:ascii="Arial" w:hAnsi="Arial" w:cs="Arial"/>
          <w:sz w:val="24"/>
          <w:szCs w:val="24"/>
        </w:rPr>
        <w:t xml:space="preserve"> labeled with 10 µM </w:t>
      </w:r>
      <w:proofErr w:type="spellStart"/>
      <w:r>
        <w:rPr>
          <w:rFonts w:ascii="Arial" w:hAnsi="Arial" w:cs="Arial"/>
          <w:sz w:val="24"/>
          <w:szCs w:val="24"/>
        </w:rPr>
        <w:t>b</w:t>
      </w:r>
      <w:r w:rsidRPr="00075633">
        <w:rPr>
          <w:rFonts w:ascii="Arial" w:hAnsi="Arial" w:cs="Arial"/>
          <w:sz w:val="24"/>
          <w:szCs w:val="24"/>
        </w:rPr>
        <w:t>romodeoxyuridine</w:t>
      </w:r>
      <w:proofErr w:type="spellEnd"/>
      <w:r w:rsidRPr="00E32928">
        <w:rPr>
          <w:rFonts w:ascii="Arial" w:hAnsi="Arial" w:cs="Arial"/>
          <w:sz w:val="24"/>
          <w:szCs w:val="24"/>
        </w:rPr>
        <w:t xml:space="preserve"> for 2 hours. Cells were </w:t>
      </w:r>
      <w:proofErr w:type="spellStart"/>
      <w:r w:rsidRPr="00E32928">
        <w:rPr>
          <w:rFonts w:ascii="Arial" w:hAnsi="Arial" w:cs="Arial"/>
          <w:sz w:val="24"/>
          <w:szCs w:val="24"/>
        </w:rPr>
        <w:t>trypsinized</w:t>
      </w:r>
      <w:proofErr w:type="spellEnd"/>
      <w:r w:rsidRPr="00E32928">
        <w:rPr>
          <w:rFonts w:ascii="Arial" w:hAnsi="Arial" w:cs="Arial"/>
          <w:sz w:val="24"/>
          <w:szCs w:val="24"/>
        </w:rPr>
        <w:t>, fixed</w:t>
      </w:r>
      <w:r>
        <w:rPr>
          <w:rFonts w:ascii="Arial" w:hAnsi="Arial" w:cs="Arial"/>
          <w:sz w:val="24"/>
          <w:szCs w:val="24"/>
        </w:rPr>
        <w:t>,</w:t>
      </w:r>
      <w:r w:rsidRPr="00E32928">
        <w:rPr>
          <w:rFonts w:ascii="Arial" w:hAnsi="Arial" w:cs="Arial"/>
          <w:sz w:val="24"/>
          <w:szCs w:val="24"/>
        </w:rPr>
        <w:t xml:space="preserve"> and </w:t>
      </w:r>
      <w:r w:rsidRPr="00171A23">
        <w:rPr>
          <w:rFonts w:ascii="Arial" w:hAnsi="Arial" w:cs="Arial"/>
          <w:sz w:val="24"/>
          <w:szCs w:val="24"/>
        </w:rPr>
        <w:t xml:space="preserve">stained with </w:t>
      </w:r>
      <w:r>
        <w:rPr>
          <w:rFonts w:ascii="Arial" w:hAnsi="Arial" w:cs="Arial"/>
          <w:sz w:val="24"/>
          <w:szCs w:val="24"/>
        </w:rPr>
        <w:t xml:space="preserve">fluorescein </w:t>
      </w:r>
      <w:proofErr w:type="spellStart"/>
      <w:r>
        <w:rPr>
          <w:rFonts w:ascii="Arial" w:hAnsi="Arial" w:cs="Arial"/>
          <w:sz w:val="24"/>
          <w:szCs w:val="24"/>
        </w:rPr>
        <w:t>isothiocyanate</w:t>
      </w:r>
      <w:proofErr w:type="spellEnd"/>
      <w:r>
        <w:rPr>
          <w:rFonts w:ascii="Arial" w:hAnsi="Arial" w:cs="Arial"/>
          <w:sz w:val="24"/>
          <w:szCs w:val="24"/>
        </w:rPr>
        <w:t>-</w:t>
      </w:r>
      <w:r w:rsidRPr="00171A23">
        <w:rPr>
          <w:rFonts w:ascii="Arial" w:hAnsi="Arial" w:cs="Arial"/>
          <w:sz w:val="24"/>
          <w:szCs w:val="24"/>
        </w:rPr>
        <w:t xml:space="preserve">conjugated </w:t>
      </w:r>
      <w:proofErr w:type="spellStart"/>
      <w:r w:rsidRPr="00171A23">
        <w:rPr>
          <w:rFonts w:ascii="Arial" w:hAnsi="Arial" w:cs="Arial"/>
          <w:sz w:val="24"/>
          <w:szCs w:val="24"/>
        </w:rPr>
        <w:t>anti</w:t>
      </w:r>
      <w:r>
        <w:rPr>
          <w:rFonts w:ascii="Arial" w:hAnsi="Arial" w:cs="Arial"/>
          <w:sz w:val="24"/>
          <w:szCs w:val="24"/>
        </w:rPr>
        <w:t>b</w:t>
      </w:r>
      <w:r w:rsidRPr="00075633">
        <w:rPr>
          <w:rFonts w:ascii="Arial" w:hAnsi="Arial" w:cs="Arial"/>
          <w:sz w:val="24"/>
          <w:szCs w:val="24"/>
        </w:rPr>
        <w:t>romodeoxyuridine</w:t>
      </w:r>
      <w:proofErr w:type="spellEnd"/>
      <w:r w:rsidRPr="00075633" w:rsidDel="00075633">
        <w:rPr>
          <w:rFonts w:ascii="Arial" w:hAnsi="Arial" w:cs="Arial"/>
          <w:sz w:val="24"/>
          <w:szCs w:val="24"/>
        </w:rPr>
        <w:t xml:space="preserve"> </w:t>
      </w:r>
      <w:r w:rsidRPr="00171A23">
        <w:rPr>
          <w:rFonts w:ascii="Arial" w:hAnsi="Arial" w:cs="Arial"/>
          <w:sz w:val="24"/>
          <w:szCs w:val="24"/>
        </w:rPr>
        <w:t>antibo</w:t>
      </w:r>
      <w:r w:rsidR="00F07B42">
        <w:rPr>
          <w:rFonts w:ascii="Arial" w:hAnsi="Arial" w:cs="Arial"/>
          <w:sz w:val="24"/>
          <w:szCs w:val="24"/>
        </w:rPr>
        <w:t>d</w:t>
      </w:r>
      <w:r w:rsidRPr="00171A23">
        <w:rPr>
          <w:rFonts w:ascii="Arial" w:hAnsi="Arial" w:cs="Arial"/>
          <w:sz w:val="24"/>
          <w:szCs w:val="24"/>
        </w:rPr>
        <w:t>y and 7-</w:t>
      </w:r>
      <w:r w:rsidRPr="00CB1F30">
        <w:rPr>
          <w:rFonts w:ascii="Arial" w:hAnsi="Arial" w:cs="Arial"/>
          <w:sz w:val="24"/>
          <w:szCs w:val="24"/>
        </w:rPr>
        <w:t>aminoactinomycin D</w:t>
      </w:r>
      <w:r w:rsidRPr="00171A23">
        <w:rPr>
          <w:rFonts w:ascii="Arial" w:hAnsi="Arial" w:cs="Arial"/>
          <w:sz w:val="24"/>
          <w:szCs w:val="24"/>
        </w:rPr>
        <w:t xml:space="preserve">. Equal numbers of cells were used for staining. Samples were analyzed by flow cytometry to detect both </w:t>
      </w:r>
      <w:r w:rsidRPr="00CB1F30">
        <w:rPr>
          <w:rFonts w:ascii="Arial" w:hAnsi="Arial" w:cs="Arial"/>
          <w:sz w:val="24"/>
          <w:szCs w:val="24"/>
        </w:rPr>
        <w:t xml:space="preserve">fluorescein </w:t>
      </w:r>
      <w:proofErr w:type="spellStart"/>
      <w:r w:rsidRPr="00CB1F30">
        <w:rPr>
          <w:rFonts w:ascii="Arial" w:hAnsi="Arial" w:cs="Arial"/>
          <w:sz w:val="24"/>
          <w:szCs w:val="24"/>
        </w:rPr>
        <w:t>isothiocyanate</w:t>
      </w:r>
      <w:proofErr w:type="spellEnd"/>
      <w:r w:rsidRPr="00171A23">
        <w:rPr>
          <w:rFonts w:ascii="Arial" w:hAnsi="Arial" w:cs="Arial"/>
          <w:sz w:val="24"/>
          <w:szCs w:val="24"/>
        </w:rPr>
        <w:t xml:space="preserve"> and 7-</w:t>
      </w:r>
      <w:r w:rsidRPr="00CB1F30">
        <w:rPr>
          <w:rFonts w:ascii="Arial" w:hAnsi="Arial" w:cs="Arial"/>
          <w:sz w:val="24"/>
          <w:szCs w:val="24"/>
        </w:rPr>
        <w:t>aminoactinomycin D</w:t>
      </w:r>
      <w:r w:rsidRPr="00171A23">
        <w:rPr>
          <w:rFonts w:ascii="Arial" w:hAnsi="Arial" w:cs="Arial"/>
          <w:sz w:val="24"/>
          <w:szCs w:val="24"/>
        </w:rPr>
        <w:t>.</w:t>
      </w:r>
    </w:p>
    <w:p w14:paraId="28BB03FE" w14:textId="77777777" w:rsidR="00825BEE" w:rsidRDefault="00825BEE" w:rsidP="00825BEE">
      <w:pPr>
        <w:spacing w:after="0" w:line="360" w:lineRule="auto"/>
        <w:contextualSpacing/>
        <w:rPr>
          <w:rFonts w:ascii="Arial" w:hAnsi="Arial" w:cs="Arial"/>
          <w:sz w:val="24"/>
          <w:szCs w:val="24"/>
        </w:rPr>
      </w:pPr>
    </w:p>
    <w:p w14:paraId="55E36ED2" w14:textId="77777777" w:rsidR="0014148E" w:rsidRDefault="0014148E" w:rsidP="004C59FB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791EC026" w14:textId="77777777" w:rsidR="0014148E" w:rsidRPr="00D15BF0" w:rsidRDefault="0014148E" w:rsidP="0014148E">
      <w:pPr>
        <w:shd w:val="clear" w:color="auto" w:fill="FFFFFF"/>
        <w:spacing w:after="0" w:line="360" w:lineRule="auto"/>
        <w:outlineLvl w:val="3"/>
        <w:rPr>
          <w:rFonts w:ascii="Arial" w:eastAsia="Times New Roman" w:hAnsi="Arial" w:cs="Arial"/>
          <w:b/>
          <w:bCs/>
          <w:color w:val="333333"/>
          <w:sz w:val="24"/>
          <w:szCs w:val="24"/>
          <w:lang w:val="en"/>
        </w:rPr>
      </w:pPr>
      <w:r w:rsidRPr="00D15BF0">
        <w:rPr>
          <w:rFonts w:ascii="Arial" w:eastAsia="Times New Roman" w:hAnsi="Arial" w:cs="Arial"/>
          <w:b/>
          <w:bCs/>
          <w:color w:val="333333"/>
          <w:sz w:val="24"/>
          <w:szCs w:val="24"/>
          <w:lang w:val="en"/>
        </w:rPr>
        <w:t>Senescence-</w:t>
      </w:r>
      <w:r>
        <w:rPr>
          <w:rFonts w:ascii="Arial" w:eastAsia="Times New Roman" w:hAnsi="Arial" w:cs="Arial"/>
          <w:b/>
          <w:bCs/>
          <w:color w:val="333333"/>
          <w:sz w:val="24"/>
          <w:szCs w:val="24"/>
          <w:lang w:val="en"/>
        </w:rPr>
        <w:t>A</w:t>
      </w:r>
      <w:r w:rsidRPr="00D15BF0">
        <w:rPr>
          <w:rFonts w:ascii="Arial" w:eastAsia="Times New Roman" w:hAnsi="Arial" w:cs="Arial"/>
          <w:b/>
          <w:bCs/>
          <w:color w:val="333333"/>
          <w:sz w:val="24"/>
          <w:szCs w:val="24"/>
          <w:lang w:val="en"/>
        </w:rPr>
        <w:t>ssociated β-</w:t>
      </w:r>
      <w:proofErr w:type="spellStart"/>
      <w:r>
        <w:rPr>
          <w:rFonts w:ascii="Arial" w:eastAsia="Times New Roman" w:hAnsi="Arial" w:cs="Arial"/>
          <w:b/>
          <w:bCs/>
          <w:color w:val="333333"/>
          <w:sz w:val="24"/>
          <w:szCs w:val="24"/>
          <w:lang w:val="en"/>
        </w:rPr>
        <w:t>G</w:t>
      </w:r>
      <w:r w:rsidRPr="00D15BF0">
        <w:rPr>
          <w:rFonts w:ascii="Arial" w:eastAsia="Times New Roman" w:hAnsi="Arial" w:cs="Arial"/>
          <w:b/>
          <w:bCs/>
          <w:color w:val="333333"/>
          <w:sz w:val="24"/>
          <w:szCs w:val="24"/>
          <w:lang w:val="en"/>
        </w:rPr>
        <w:t>alactosidase</w:t>
      </w:r>
      <w:proofErr w:type="spellEnd"/>
      <w:r w:rsidRPr="00D15BF0">
        <w:rPr>
          <w:rFonts w:ascii="Arial" w:eastAsia="Times New Roman" w:hAnsi="Arial" w:cs="Arial"/>
          <w:b/>
          <w:bCs/>
          <w:color w:val="333333"/>
          <w:sz w:val="24"/>
          <w:szCs w:val="24"/>
          <w:lang w:val="en"/>
        </w:rPr>
        <w:t xml:space="preserve"> </w:t>
      </w:r>
      <w:r>
        <w:rPr>
          <w:rFonts w:ascii="Arial" w:eastAsia="Times New Roman" w:hAnsi="Arial" w:cs="Arial"/>
          <w:b/>
          <w:bCs/>
          <w:color w:val="333333"/>
          <w:sz w:val="24"/>
          <w:szCs w:val="24"/>
          <w:lang w:val="en"/>
        </w:rPr>
        <w:t>S</w:t>
      </w:r>
      <w:r w:rsidRPr="00D15BF0">
        <w:rPr>
          <w:rFonts w:ascii="Arial" w:eastAsia="Times New Roman" w:hAnsi="Arial" w:cs="Arial"/>
          <w:b/>
          <w:bCs/>
          <w:color w:val="333333"/>
          <w:sz w:val="24"/>
          <w:szCs w:val="24"/>
          <w:lang w:val="en"/>
        </w:rPr>
        <w:t>taining</w:t>
      </w:r>
    </w:p>
    <w:p w14:paraId="2BBE5C0E" w14:textId="6FF25CB4" w:rsidR="0014148E" w:rsidRPr="00D15BF0" w:rsidRDefault="00E47E5B" w:rsidP="0014148E">
      <w:pPr>
        <w:shd w:val="clear" w:color="auto" w:fill="FFFFFF"/>
        <w:spacing w:after="0" w:line="360" w:lineRule="auto"/>
        <w:rPr>
          <w:rFonts w:ascii="Arial" w:eastAsia="Times New Roman" w:hAnsi="Arial" w:cs="Arial"/>
          <w:color w:val="333333"/>
          <w:sz w:val="24"/>
          <w:szCs w:val="24"/>
          <w:lang w:val="en"/>
        </w:rPr>
      </w:pPr>
      <w:r>
        <w:rPr>
          <w:rFonts w:ascii="Arial" w:eastAsia="Times New Roman" w:hAnsi="Arial" w:cs="Arial"/>
          <w:color w:val="333333"/>
          <w:sz w:val="24"/>
          <w:szCs w:val="24"/>
          <w:lang w:val="en"/>
        </w:rPr>
        <w:t>HNSCC cells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 were processed with a senescence-associated β-</w:t>
      </w:r>
      <w:proofErr w:type="spellStart"/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>galactosidase</w:t>
      </w:r>
      <w:proofErr w:type="spellEnd"/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 staining kit (Cell Signaling Technology</w:t>
      </w:r>
      <w:r w:rsidR="00F07B42">
        <w:rPr>
          <w:rFonts w:ascii="Arial" w:eastAsia="Times New Roman" w:hAnsi="Arial" w:cs="Arial"/>
          <w:color w:val="333333"/>
          <w:sz w:val="24"/>
          <w:szCs w:val="24"/>
          <w:lang w:val="en"/>
        </w:rPr>
        <w:t>, Danvers, MA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>) according to the manufacturer’s instructions and visualized under an Olympus 1X71 phase microscope (Olympus America</w:t>
      </w:r>
      <w:r w:rsidR="00F65BE6">
        <w:rPr>
          <w:rFonts w:ascii="Arial" w:eastAsia="Times New Roman" w:hAnsi="Arial" w:cs="Arial"/>
          <w:color w:val="333333"/>
          <w:sz w:val="24"/>
          <w:szCs w:val="24"/>
          <w:lang w:val="en"/>
        </w:rPr>
        <w:t>, Center Valley, PA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). In brief, upon completion of </w:t>
      </w:r>
      <w:r>
        <w:rPr>
          <w:rFonts w:ascii="Arial" w:eastAsia="Times New Roman" w:hAnsi="Arial" w:cs="Arial"/>
          <w:color w:val="333333"/>
          <w:sz w:val="24"/>
          <w:szCs w:val="24"/>
          <w:lang w:val="en"/>
        </w:rPr>
        <w:t>inhibitor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 treatment, cells were washed with </w:t>
      </w:r>
      <w:r w:rsidR="0014148E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PBS 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>to remove residual medium and fixed</w:t>
      </w:r>
      <w:r w:rsidR="0014148E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 with 2% formaldehyde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>. A β-</w:t>
      </w:r>
      <w:proofErr w:type="spellStart"/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>galactosidase</w:t>
      </w:r>
      <w:proofErr w:type="spellEnd"/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 staining solution containing X-</w:t>
      </w:r>
      <w:proofErr w:type="spellStart"/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>galactosidase</w:t>
      </w:r>
      <w:proofErr w:type="spellEnd"/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 was then added to the fixed cells</w:t>
      </w:r>
      <w:r w:rsidR="0014148E">
        <w:rPr>
          <w:rFonts w:ascii="Arial" w:eastAsia="Times New Roman" w:hAnsi="Arial" w:cs="Arial"/>
          <w:color w:val="333333"/>
          <w:sz w:val="24"/>
          <w:szCs w:val="24"/>
          <w:lang w:val="en"/>
        </w:rPr>
        <w:t>,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 and </w:t>
      </w:r>
      <w:r w:rsidR="0014148E">
        <w:rPr>
          <w:rFonts w:ascii="Arial" w:eastAsia="Times New Roman" w:hAnsi="Arial" w:cs="Arial"/>
          <w:color w:val="333333"/>
          <w:sz w:val="24"/>
          <w:szCs w:val="24"/>
          <w:lang w:val="en"/>
        </w:rPr>
        <w:t xml:space="preserve">the mixtures were 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>incubated at 37°C overnight in a dry incubator without CO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vertAlign w:val="subscript"/>
          <w:lang w:val="en"/>
        </w:rPr>
        <w:t>2</w:t>
      </w:r>
      <w:r w:rsidR="0014148E" w:rsidRPr="00D15BF0">
        <w:rPr>
          <w:rFonts w:ascii="Arial" w:eastAsia="Times New Roman" w:hAnsi="Arial" w:cs="Arial"/>
          <w:color w:val="333333"/>
          <w:sz w:val="24"/>
          <w:szCs w:val="24"/>
          <w:lang w:val="en"/>
        </w:rPr>
        <w:t>. Fields with at least 100 cells were counted in triplicate</w:t>
      </w:r>
      <w:r w:rsidR="0014148E">
        <w:rPr>
          <w:rFonts w:ascii="Arial" w:eastAsia="Times New Roman" w:hAnsi="Arial" w:cs="Arial"/>
          <w:color w:val="333333"/>
          <w:sz w:val="24"/>
          <w:szCs w:val="24"/>
          <w:lang w:val="en"/>
        </w:rPr>
        <w:t>.</w:t>
      </w:r>
    </w:p>
    <w:p w14:paraId="40DE4E4B" w14:textId="77777777" w:rsidR="0014148E" w:rsidRDefault="0014148E" w:rsidP="0014148E">
      <w:pPr>
        <w:spacing w:after="0" w:line="360" w:lineRule="auto"/>
        <w:contextualSpacing/>
        <w:rPr>
          <w:rFonts w:ascii="Arial" w:hAnsi="Arial" w:cs="Arial"/>
          <w:sz w:val="24"/>
          <w:szCs w:val="24"/>
        </w:rPr>
      </w:pPr>
    </w:p>
    <w:p w14:paraId="2B6E587B" w14:textId="77777777" w:rsidR="0014148E" w:rsidRDefault="0014148E" w:rsidP="0014148E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Immunofluorescence Microscopy</w:t>
      </w:r>
    </w:p>
    <w:p w14:paraId="43453A3B" w14:textId="68C607B1" w:rsidR="0014148E" w:rsidRPr="00171A23" w:rsidRDefault="0014148E" w:rsidP="0014148E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o assay mitotic catastrophe, HNSCC cells were fixed with 4% paraformaldehyde in PBS for 15 min and </w:t>
      </w:r>
      <w:proofErr w:type="spellStart"/>
      <w:r>
        <w:rPr>
          <w:rFonts w:ascii="Arial" w:hAnsi="Arial" w:cs="Arial"/>
          <w:sz w:val="24"/>
          <w:szCs w:val="24"/>
        </w:rPr>
        <w:t>permeabilized</w:t>
      </w:r>
      <w:proofErr w:type="spellEnd"/>
      <w:r>
        <w:rPr>
          <w:rFonts w:ascii="Arial" w:hAnsi="Arial" w:cs="Arial"/>
          <w:sz w:val="24"/>
          <w:szCs w:val="24"/>
        </w:rPr>
        <w:t xml:space="preserve"> with 0.5% </w:t>
      </w:r>
      <w:proofErr w:type="spellStart"/>
      <w:r>
        <w:rPr>
          <w:rFonts w:ascii="Arial" w:hAnsi="Arial" w:cs="Arial"/>
          <w:sz w:val="24"/>
          <w:szCs w:val="24"/>
        </w:rPr>
        <w:t>Nonidet</w:t>
      </w:r>
      <w:proofErr w:type="spellEnd"/>
      <w:r>
        <w:rPr>
          <w:rFonts w:ascii="Arial" w:hAnsi="Arial" w:cs="Arial"/>
          <w:sz w:val="24"/>
          <w:szCs w:val="24"/>
        </w:rPr>
        <w:t xml:space="preserve"> P-40 for 10 min at room temperature. Coverslips were blocked in 10% normal goat serum in PBS for 30 min and incubated with an anti-pH2AX antibody (1:200 </w:t>
      </w:r>
      <w:proofErr w:type="gramStart"/>
      <w:r>
        <w:rPr>
          <w:rFonts w:ascii="Arial" w:hAnsi="Arial" w:cs="Arial"/>
          <w:sz w:val="24"/>
          <w:szCs w:val="24"/>
        </w:rPr>
        <w:t>dilution</w:t>
      </w:r>
      <w:proofErr w:type="gramEnd"/>
      <w:r>
        <w:rPr>
          <w:rFonts w:ascii="Arial" w:hAnsi="Arial" w:cs="Arial"/>
          <w:sz w:val="24"/>
          <w:szCs w:val="24"/>
        </w:rPr>
        <w:t xml:space="preserve">). Cells were then washed and incubated with the anti-Alexa Fluor 594 antibody. After another wash, cells were incubated with </w:t>
      </w:r>
      <w:r w:rsidR="00F65BE6">
        <w:rPr>
          <w:rFonts w:ascii="Arial" w:hAnsi="Arial" w:cs="Arial"/>
          <w:sz w:val="24"/>
          <w:szCs w:val="24"/>
        </w:rPr>
        <w:t>4’6-diamidino-2-phenylindole (</w:t>
      </w:r>
      <w:r>
        <w:rPr>
          <w:rFonts w:ascii="Arial" w:hAnsi="Arial" w:cs="Arial"/>
          <w:sz w:val="24"/>
          <w:szCs w:val="24"/>
        </w:rPr>
        <w:t>DAPI</w:t>
      </w:r>
      <w:r w:rsidR="00F65BE6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 xml:space="preserve"> for 30 min and washed again, and then the coverslips were mounted on the slides. Confocal microscopy was performed using an Olympus IX81 spinning disk confocal microscope with a 60× water immersion 1.2 numerical aperture </w:t>
      </w:r>
      <w:proofErr w:type="gramStart"/>
      <w:r>
        <w:rPr>
          <w:rFonts w:ascii="Arial" w:hAnsi="Arial" w:cs="Arial"/>
          <w:sz w:val="24"/>
          <w:szCs w:val="24"/>
        </w:rPr>
        <w:t>objective</w:t>
      </w:r>
      <w:proofErr w:type="gramEnd"/>
      <w:r>
        <w:rPr>
          <w:rFonts w:ascii="Arial" w:hAnsi="Arial" w:cs="Arial"/>
          <w:sz w:val="24"/>
          <w:szCs w:val="24"/>
        </w:rPr>
        <w:t xml:space="preserve"> and 3i </w:t>
      </w:r>
      <w:proofErr w:type="spellStart"/>
      <w:r>
        <w:rPr>
          <w:rFonts w:ascii="Arial" w:hAnsi="Arial" w:cs="Arial"/>
          <w:sz w:val="24"/>
          <w:szCs w:val="24"/>
        </w:rPr>
        <w:t>SlideBook</w:t>
      </w:r>
      <w:proofErr w:type="spellEnd"/>
      <w:r>
        <w:rPr>
          <w:rFonts w:ascii="Arial" w:hAnsi="Arial" w:cs="Arial"/>
          <w:sz w:val="24"/>
          <w:szCs w:val="24"/>
        </w:rPr>
        <w:t xml:space="preserve"> 5.0 software. At least 100 cells from different fields were counted in triplicate, and then percentages of pH2AX-positive cells were calculated.</w:t>
      </w:r>
    </w:p>
    <w:p w14:paraId="51D7B137" w14:textId="77777777" w:rsidR="0014148E" w:rsidRPr="00171A23" w:rsidRDefault="0014148E" w:rsidP="0014148E">
      <w:pPr>
        <w:spacing w:after="0" w:line="360" w:lineRule="auto"/>
        <w:contextualSpacing/>
        <w:rPr>
          <w:rFonts w:ascii="Arial" w:hAnsi="Arial" w:cs="Arial"/>
          <w:b/>
          <w:sz w:val="24"/>
          <w:szCs w:val="24"/>
        </w:rPr>
      </w:pPr>
    </w:p>
    <w:p w14:paraId="20926769" w14:textId="77777777" w:rsidR="00E52D73" w:rsidRPr="00D7149F" w:rsidRDefault="00E52D73" w:rsidP="00E52D73">
      <w:pPr>
        <w:spacing w:after="0" w:line="360" w:lineRule="auto"/>
        <w:contextualSpacing/>
        <w:rPr>
          <w:rFonts w:ascii="Arial" w:hAnsi="Arial" w:cs="Arial"/>
          <w:b/>
          <w:sz w:val="24"/>
          <w:szCs w:val="24"/>
        </w:rPr>
      </w:pPr>
      <w:r w:rsidRPr="00D7149F">
        <w:rPr>
          <w:rFonts w:ascii="Arial" w:hAnsi="Arial" w:cs="Arial"/>
          <w:b/>
          <w:sz w:val="24"/>
          <w:szCs w:val="24"/>
        </w:rPr>
        <w:t>FISH</w:t>
      </w:r>
    </w:p>
    <w:p w14:paraId="2B95E4E3" w14:textId="5B800401" w:rsidR="00E52D73" w:rsidRPr="00171A23" w:rsidRDefault="00E52D73" w:rsidP="00E52D73">
      <w:pPr>
        <w:spacing w:after="0" w:line="360" w:lineRule="auto"/>
        <w:contextualSpacing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</w:t>
      </w:r>
      <w:r w:rsidRPr="00171A23">
        <w:rPr>
          <w:rFonts w:ascii="Arial" w:hAnsi="Arial" w:cs="Arial"/>
          <w:sz w:val="24"/>
          <w:szCs w:val="24"/>
        </w:rPr>
        <w:t>xponentially</w:t>
      </w:r>
      <w:r>
        <w:rPr>
          <w:rFonts w:ascii="Arial" w:hAnsi="Arial" w:cs="Arial"/>
          <w:sz w:val="24"/>
          <w:szCs w:val="24"/>
        </w:rPr>
        <w:t xml:space="preserve"> growing cells were exposed to </w:t>
      </w:r>
      <w:proofErr w:type="spellStart"/>
      <w:r>
        <w:rPr>
          <w:rFonts w:ascii="Arial" w:hAnsi="Arial" w:cs="Arial"/>
          <w:sz w:val="24"/>
          <w:szCs w:val="24"/>
        </w:rPr>
        <w:t>c</w:t>
      </w:r>
      <w:r w:rsidRPr="00171A23">
        <w:rPr>
          <w:rFonts w:ascii="Arial" w:hAnsi="Arial" w:cs="Arial"/>
          <w:sz w:val="24"/>
          <w:szCs w:val="24"/>
        </w:rPr>
        <w:t>olcemid</w:t>
      </w:r>
      <w:proofErr w:type="spellEnd"/>
      <w:r w:rsidRPr="00171A23">
        <w:rPr>
          <w:rFonts w:ascii="Arial" w:hAnsi="Arial" w:cs="Arial"/>
          <w:sz w:val="24"/>
          <w:szCs w:val="24"/>
        </w:rPr>
        <w:t xml:space="preserve"> </w:t>
      </w:r>
      <w:proofErr w:type="gramStart"/>
      <w:r w:rsidRPr="00171A23">
        <w:rPr>
          <w:rFonts w:ascii="Arial" w:hAnsi="Arial" w:cs="Arial"/>
          <w:sz w:val="24"/>
          <w:szCs w:val="24"/>
        </w:rPr>
        <w:t xml:space="preserve">(0.04 </w:t>
      </w:r>
      <w:r w:rsidRPr="003B5F24">
        <w:rPr>
          <w:rFonts w:ascii="Arial" w:hAnsi="Arial" w:cs="Arial"/>
          <w:iCs/>
          <w:sz w:val="24"/>
          <w:szCs w:val="24"/>
        </w:rPr>
        <w:t>µ</w:t>
      </w:r>
      <w:r w:rsidRPr="00171A23">
        <w:rPr>
          <w:rFonts w:ascii="Arial" w:hAnsi="Arial" w:cs="Arial"/>
          <w:sz w:val="24"/>
          <w:szCs w:val="24"/>
        </w:rPr>
        <w:t>g/ml)</w:t>
      </w:r>
      <w:proofErr w:type="gramEnd"/>
      <w:r w:rsidRPr="00171A23">
        <w:rPr>
          <w:rFonts w:ascii="Arial" w:hAnsi="Arial" w:cs="Arial"/>
          <w:sz w:val="24"/>
          <w:szCs w:val="24"/>
        </w:rPr>
        <w:t xml:space="preserve"> for 25 min at 37°C and to hypotonic treatm</w:t>
      </w:r>
      <w:r>
        <w:rPr>
          <w:rFonts w:ascii="Arial" w:hAnsi="Arial" w:cs="Arial"/>
          <w:sz w:val="24"/>
          <w:szCs w:val="24"/>
        </w:rPr>
        <w:t xml:space="preserve">ent (0.075 M </w:t>
      </w:r>
      <w:proofErr w:type="spellStart"/>
      <w:r>
        <w:rPr>
          <w:rFonts w:ascii="Arial" w:hAnsi="Arial" w:cs="Arial"/>
          <w:sz w:val="24"/>
          <w:szCs w:val="24"/>
        </w:rPr>
        <w:t>KCl</w:t>
      </w:r>
      <w:proofErr w:type="spellEnd"/>
      <w:r>
        <w:rPr>
          <w:rFonts w:ascii="Arial" w:hAnsi="Arial" w:cs="Arial"/>
          <w:sz w:val="24"/>
          <w:szCs w:val="24"/>
        </w:rPr>
        <w:t>) for 20 min</w:t>
      </w:r>
      <w:r w:rsidRPr="00171A23">
        <w:rPr>
          <w:rFonts w:ascii="Arial" w:hAnsi="Arial" w:cs="Arial"/>
          <w:sz w:val="24"/>
          <w:szCs w:val="24"/>
        </w:rPr>
        <w:t xml:space="preserve"> at room temperature. Cells were fixed in a methanol</w:t>
      </w:r>
      <w:r>
        <w:rPr>
          <w:rFonts w:ascii="Arial" w:hAnsi="Arial" w:cs="Arial"/>
          <w:sz w:val="24"/>
          <w:szCs w:val="24"/>
        </w:rPr>
        <w:t>-</w:t>
      </w:r>
      <w:r w:rsidRPr="00171A23">
        <w:rPr>
          <w:rFonts w:ascii="Arial" w:hAnsi="Arial" w:cs="Arial"/>
          <w:sz w:val="24"/>
          <w:szCs w:val="24"/>
        </w:rPr>
        <w:t xml:space="preserve">acetic acid mixture (3:1 by volume) for 15 min and washed three times in the fixative. The slides were air-dried and stored at </w:t>
      </w:r>
      <w:r>
        <w:rPr>
          <w:rFonts w:ascii="Arial" w:hAnsi="Arial" w:cs="Arial"/>
          <w:sz w:val="24"/>
          <w:szCs w:val="24"/>
        </w:rPr>
        <w:t>−</w:t>
      </w:r>
      <w:r w:rsidRPr="00171A23">
        <w:rPr>
          <w:rFonts w:ascii="Arial" w:hAnsi="Arial" w:cs="Arial"/>
          <w:sz w:val="24"/>
          <w:szCs w:val="24"/>
        </w:rPr>
        <w:t>20</w:t>
      </w:r>
      <w:r w:rsidR="00F65BE6">
        <w:rPr>
          <w:rFonts w:ascii="Arial" w:hAnsi="Arial" w:cs="Arial"/>
          <w:sz w:val="24"/>
          <w:szCs w:val="24"/>
        </w:rPr>
        <w:sym w:font="Symbol" w:char="F0B0"/>
      </w:r>
      <w:r w:rsidRPr="00171A23">
        <w:rPr>
          <w:rFonts w:ascii="Arial" w:hAnsi="Arial" w:cs="Arial"/>
          <w:sz w:val="24"/>
          <w:szCs w:val="24"/>
        </w:rPr>
        <w:t xml:space="preserve">C. </w:t>
      </w:r>
      <w:r>
        <w:rPr>
          <w:rFonts w:ascii="Arial" w:hAnsi="Arial" w:cs="Arial"/>
          <w:sz w:val="24"/>
          <w:szCs w:val="24"/>
        </w:rPr>
        <w:t>The</w:t>
      </w:r>
      <w:r w:rsidRPr="00171A23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lides were then incubated with the</w:t>
      </w:r>
      <w:r w:rsidRPr="00171A23">
        <w:rPr>
          <w:rFonts w:ascii="Arial" w:hAnsi="Arial" w:cs="Arial"/>
          <w:sz w:val="24"/>
          <w:szCs w:val="24"/>
        </w:rPr>
        <w:t xml:space="preserve"> </w:t>
      </w:r>
      <w:r w:rsidRPr="00F65BE6">
        <w:rPr>
          <w:rFonts w:ascii="Arial" w:hAnsi="Arial" w:cs="Arial"/>
          <w:i/>
          <w:sz w:val="24"/>
          <w:szCs w:val="24"/>
        </w:rPr>
        <w:t>PIK3CA</w:t>
      </w:r>
      <w:r w:rsidRPr="00171A23">
        <w:rPr>
          <w:rFonts w:ascii="Arial" w:hAnsi="Arial" w:cs="Arial"/>
          <w:sz w:val="24"/>
          <w:szCs w:val="24"/>
        </w:rPr>
        <w:t xml:space="preserve"> FISH</w:t>
      </w:r>
      <w:r w:rsidRPr="00A72D0F">
        <w:rPr>
          <w:rFonts w:ascii="Arial" w:hAnsi="Arial" w:cs="Arial"/>
          <w:sz w:val="24"/>
          <w:szCs w:val="24"/>
        </w:rPr>
        <w:t xml:space="preserve"> </w:t>
      </w:r>
      <w:r w:rsidRPr="00171A23">
        <w:rPr>
          <w:rFonts w:ascii="Arial" w:hAnsi="Arial" w:cs="Arial"/>
          <w:sz w:val="24"/>
          <w:szCs w:val="24"/>
        </w:rPr>
        <w:t>probe (Agilent Techno</w:t>
      </w:r>
      <w:r>
        <w:rPr>
          <w:rFonts w:ascii="Arial" w:hAnsi="Arial" w:cs="Arial"/>
          <w:sz w:val="24"/>
          <w:szCs w:val="24"/>
        </w:rPr>
        <w:t>logies Inc., Santa Clara, CA</w:t>
      </w:r>
      <w:r w:rsidRPr="00171A23">
        <w:rPr>
          <w:rFonts w:ascii="Arial" w:hAnsi="Arial" w:cs="Arial"/>
          <w:sz w:val="24"/>
          <w:szCs w:val="24"/>
        </w:rPr>
        <w:t>) according to the manufacturer’s protocol</w:t>
      </w:r>
      <w:r>
        <w:rPr>
          <w:rFonts w:ascii="Arial" w:hAnsi="Arial" w:cs="Arial"/>
          <w:sz w:val="24"/>
          <w:szCs w:val="24"/>
        </w:rPr>
        <w:t xml:space="preserve">. </w:t>
      </w:r>
      <w:r w:rsidRPr="00171A23">
        <w:rPr>
          <w:rFonts w:ascii="Arial" w:hAnsi="Arial" w:cs="Arial"/>
          <w:sz w:val="24"/>
          <w:szCs w:val="24"/>
        </w:rPr>
        <w:t>Images w</w:t>
      </w:r>
      <w:r>
        <w:rPr>
          <w:rFonts w:ascii="Arial" w:hAnsi="Arial" w:cs="Arial"/>
          <w:sz w:val="24"/>
          <w:szCs w:val="24"/>
        </w:rPr>
        <w:t>ere captured using a Nikon 80i </w:t>
      </w:r>
      <w:r w:rsidRPr="00171A23">
        <w:rPr>
          <w:rFonts w:ascii="Arial" w:hAnsi="Arial" w:cs="Arial"/>
          <w:sz w:val="24"/>
          <w:szCs w:val="24"/>
        </w:rPr>
        <w:t xml:space="preserve">microscope with a UV source using DAPI and Spectrum </w:t>
      </w:r>
      <w:r>
        <w:rPr>
          <w:rFonts w:ascii="Arial" w:hAnsi="Arial" w:cs="Arial"/>
          <w:sz w:val="24"/>
          <w:szCs w:val="24"/>
        </w:rPr>
        <w:t>O</w:t>
      </w:r>
      <w:r w:rsidRPr="00171A23">
        <w:rPr>
          <w:rFonts w:ascii="Arial" w:hAnsi="Arial" w:cs="Arial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ange filters. A minimum of 50 </w:t>
      </w:r>
      <w:r w:rsidRPr="00171A23">
        <w:rPr>
          <w:rFonts w:ascii="Arial" w:hAnsi="Arial" w:cs="Arial"/>
          <w:sz w:val="24"/>
          <w:szCs w:val="24"/>
        </w:rPr>
        <w:t xml:space="preserve">nuclei were scored for </w:t>
      </w:r>
      <w:r>
        <w:rPr>
          <w:rFonts w:ascii="Arial" w:hAnsi="Arial" w:cs="Arial"/>
          <w:sz w:val="24"/>
          <w:szCs w:val="24"/>
        </w:rPr>
        <w:t>each cell line</w:t>
      </w:r>
      <w:r w:rsidRPr="00171A23">
        <w:rPr>
          <w:rFonts w:ascii="Arial" w:hAnsi="Arial" w:cs="Arial"/>
          <w:sz w:val="24"/>
          <w:szCs w:val="24"/>
        </w:rPr>
        <w:t xml:space="preserve">.  </w:t>
      </w:r>
      <w:bookmarkStart w:id="0" w:name="_GoBack"/>
      <w:bookmarkEnd w:id="0"/>
    </w:p>
    <w:sectPr w:rsidR="00E52D73" w:rsidRPr="00171A23" w:rsidSect="00D10C2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EBE6421" w15:done="0"/>
  <w15:commentEx w15:paraId="79141915" w15:done="0"/>
  <w15:commentEx w15:paraId="13132554" w15:done="0"/>
  <w15:commentEx w15:paraId="608BD42A" w15:done="0"/>
  <w15:commentEx w15:paraId="6F57487D" w15:done="0"/>
  <w15:commentEx w15:paraId="0284DF92" w15:done="0"/>
  <w15:commentEx w15:paraId="3E8196C4" w15:done="0"/>
  <w15:commentEx w15:paraId="0C81B5ED" w15:done="0"/>
  <w15:commentEx w15:paraId="672CEB9C" w15:done="0"/>
  <w15:commentEx w15:paraId="4157A773" w15:done="0"/>
  <w15:commentEx w15:paraId="6F89A4B6" w15:done="0"/>
  <w15:commentEx w15:paraId="69A752D2" w15:done="0"/>
  <w15:commentEx w15:paraId="393D78A6" w15:done="0"/>
  <w15:commentEx w15:paraId="668F64D3" w15:done="0"/>
  <w15:commentEx w15:paraId="6D029DC1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785F5B7" w14:textId="77777777" w:rsidR="004649B5" w:rsidRDefault="004649B5" w:rsidP="00405516">
      <w:pPr>
        <w:spacing w:after="0" w:line="240" w:lineRule="auto"/>
      </w:pPr>
      <w:r>
        <w:separator/>
      </w:r>
    </w:p>
  </w:endnote>
  <w:endnote w:type="continuationSeparator" w:id="0">
    <w:p w14:paraId="285B926F" w14:textId="77777777" w:rsidR="004649B5" w:rsidRDefault="004649B5" w:rsidP="0040551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D96BAAF" w14:textId="77777777" w:rsidR="004649B5" w:rsidRDefault="004649B5" w:rsidP="00405516">
      <w:pPr>
        <w:spacing w:after="0" w:line="240" w:lineRule="auto"/>
      </w:pPr>
      <w:r>
        <w:separator/>
      </w:r>
    </w:p>
  </w:footnote>
  <w:footnote w:type="continuationSeparator" w:id="0">
    <w:p w14:paraId="5065872D" w14:textId="77777777" w:rsidR="004649B5" w:rsidRDefault="004649B5" w:rsidP="0040551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CC433B4" w14:textId="1FC2AE5C" w:rsidR="004649B5" w:rsidRDefault="004649B5" w:rsidP="00405516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C66338">
      <w:rPr>
        <w:noProof/>
      </w:rPr>
      <w:t>14</w:t>
    </w:r>
    <w:r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3F627C"/>
    <w:multiLevelType w:val="hybridMultilevel"/>
    <w:tmpl w:val="C534FF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6BC5AB6"/>
    <w:multiLevelType w:val="hybridMultilevel"/>
    <w:tmpl w:val="B55E617C"/>
    <w:lvl w:ilvl="0" w:tplc="C1A0C93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21054BA"/>
    <w:multiLevelType w:val="hybridMultilevel"/>
    <w:tmpl w:val="01F8D686"/>
    <w:lvl w:ilvl="0" w:tplc="E71CA54C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64E1408"/>
    <w:multiLevelType w:val="hybridMultilevel"/>
    <w:tmpl w:val="C10C62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C8A213E"/>
    <w:multiLevelType w:val="hybridMultilevel"/>
    <w:tmpl w:val="FB684C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A6C390D"/>
    <w:multiLevelType w:val="hybridMultilevel"/>
    <w:tmpl w:val="FB684C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5"/>
  </w:num>
  <w:num w:numId="3">
    <w:abstractNumId w:val="4"/>
  </w:num>
  <w:num w:numId="4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"/>
  </w:num>
  <w:num w:numId="6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rthur Gelmis">
    <w15:presenceInfo w15:providerId="None" w15:userId="Arthur Gelmi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Clinical Cancer Researc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a95dat07evae8e0dwapdprxrpd9xs02swa2&quot;&gt;Library2013 Copy&lt;record-ids&gt;&lt;item&gt;426&lt;/item&gt;&lt;item&gt;504&lt;/item&gt;&lt;item&gt;1648&lt;/item&gt;&lt;item&gt;1709&lt;/item&gt;&lt;item&gt;1710&lt;/item&gt;&lt;item&gt;2531&lt;/item&gt;&lt;item&gt;2545&lt;/item&gt;&lt;item&gt;2620&lt;/item&gt;&lt;item&gt;2836&lt;/item&gt;&lt;item&gt;2946&lt;/item&gt;&lt;item&gt;2948&lt;/item&gt;&lt;item&gt;2949&lt;/item&gt;&lt;item&gt;2950&lt;/item&gt;&lt;item&gt;2951&lt;/item&gt;&lt;item&gt;2952&lt;/item&gt;&lt;item&gt;2953&lt;/item&gt;&lt;item&gt;2954&lt;/item&gt;&lt;item&gt;2956&lt;/item&gt;&lt;item&gt;2957&lt;/item&gt;&lt;item&gt;2959&lt;/item&gt;&lt;item&gt;2960&lt;/item&gt;&lt;item&gt;2961&lt;/item&gt;&lt;item&gt;2962&lt;/item&gt;&lt;item&gt;2964&lt;/item&gt;&lt;item&gt;2966&lt;/item&gt;&lt;item&gt;2967&lt;/item&gt;&lt;item&gt;2968&lt;/item&gt;&lt;item&gt;2970&lt;/item&gt;&lt;item&gt;2975&lt;/item&gt;&lt;item&gt;2977&lt;/item&gt;&lt;item&gt;2978&lt;/item&gt;&lt;item&gt;2981&lt;/item&gt;&lt;item&gt;2985&lt;/item&gt;&lt;item&gt;2986&lt;/item&gt;&lt;item&gt;2987&lt;/item&gt;&lt;item&gt;3021&lt;/item&gt;&lt;item&gt;3051&lt;/item&gt;&lt;item&gt;3056&lt;/item&gt;&lt;item&gt;3058&lt;/item&gt;&lt;item&gt;3060&lt;/item&gt;&lt;item&gt;3061&lt;/item&gt;&lt;item&gt;3062&lt;/item&gt;&lt;item&gt;3063&lt;/item&gt;&lt;item&gt;3115&lt;/item&gt;&lt;item&gt;3213&lt;/item&gt;&lt;item&gt;3214&lt;/item&gt;&lt;item&gt;3215&lt;/item&gt;&lt;item&gt;3216&lt;/item&gt;&lt;item&gt;4366&lt;/item&gt;&lt;item&gt;4384&lt;/item&gt;&lt;/record-ids&gt;&lt;/item&gt;&lt;/Libraries&gt;"/>
  </w:docVars>
  <w:rsids>
    <w:rsidRoot w:val="008708CB"/>
    <w:rsid w:val="000013A8"/>
    <w:rsid w:val="00001AD7"/>
    <w:rsid w:val="000021EF"/>
    <w:rsid w:val="0000238F"/>
    <w:rsid w:val="00002841"/>
    <w:rsid w:val="00002FC7"/>
    <w:rsid w:val="00003FBF"/>
    <w:rsid w:val="00011373"/>
    <w:rsid w:val="000127F8"/>
    <w:rsid w:val="00012847"/>
    <w:rsid w:val="00015793"/>
    <w:rsid w:val="000163B2"/>
    <w:rsid w:val="00017B7B"/>
    <w:rsid w:val="000206A8"/>
    <w:rsid w:val="00022477"/>
    <w:rsid w:val="000231D1"/>
    <w:rsid w:val="000234CE"/>
    <w:rsid w:val="00034461"/>
    <w:rsid w:val="000406D0"/>
    <w:rsid w:val="000449BC"/>
    <w:rsid w:val="00047981"/>
    <w:rsid w:val="00047B3C"/>
    <w:rsid w:val="00047C7F"/>
    <w:rsid w:val="0005037C"/>
    <w:rsid w:val="00052B7A"/>
    <w:rsid w:val="000556E3"/>
    <w:rsid w:val="0006154B"/>
    <w:rsid w:val="00062E46"/>
    <w:rsid w:val="000636E4"/>
    <w:rsid w:val="00063D9D"/>
    <w:rsid w:val="00064373"/>
    <w:rsid w:val="00067830"/>
    <w:rsid w:val="00070722"/>
    <w:rsid w:val="00071291"/>
    <w:rsid w:val="00071AE2"/>
    <w:rsid w:val="000724F7"/>
    <w:rsid w:val="00072591"/>
    <w:rsid w:val="00075633"/>
    <w:rsid w:val="00076E65"/>
    <w:rsid w:val="00077E34"/>
    <w:rsid w:val="000803F1"/>
    <w:rsid w:val="000819BA"/>
    <w:rsid w:val="00082521"/>
    <w:rsid w:val="00082BDA"/>
    <w:rsid w:val="0009259A"/>
    <w:rsid w:val="0009286A"/>
    <w:rsid w:val="000935FD"/>
    <w:rsid w:val="0009443B"/>
    <w:rsid w:val="000946E5"/>
    <w:rsid w:val="00095657"/>
    <w:rsid w:val="000A00A1"/>
    <w:rsid w:val="000A12D2"/>
    <w:rsid w:val="000A26E6"/>
    <w:rsid w:val="000A2AE2"/>
    <w:rsid w:val="000A30EB"/>
    <w:rsid w:val="000A3343"/>
    <w:rsid w:val="000A494D"/>
    <w:rsid w:val="000B1A5A"/>
    <w:rsid w:val="000B1B46"/>
    <w:rsid w:val="000B2263"/>
    <w:rsid w:val="000C4AAC"/>
    <w:rsid w:val="000C5C72"/>
    <w:rsid w:val="000C5EF8"/>
    <w:rsid w:val="000C768C"/>
    <w:rsid w:val="000D1A40"/>
    <w:rsid w:val="000D59F0"/>
    <w:rsid w:val="000D7544"/>
    <w:rsid w:val="000D79E5"/>
    <w:rsid w:val="000D7B69"/>
    <w:rsid w:val="000E58CD"/>
    <w:rsid w:val="000F179F"/>
    <w:rsid w:val="000F29E2"/>
    <w:rsid w:val="000F5336"/>
    <w:rsid w:val="0010207A"/>
    <w:rsid w:val="0010393A"/>
    <w:rsid w:val="0010415D"/>
    <w:rsid w:val="00106AA6"/>
    <w:rsid w:val="00110F5A"/>
    <w:rsid w:val="001112AA"/>
    <w:rsid w:val="00111D66"/>
    <w:rsid w:val="00123F33"/>
    <w:rsid w:val="001251E7"/>
    <w:rsid w:val="00130004"/>
    <w:rsid w:val="00130638"/>
    <w:rsid w:val="0014148E"/>
    <w:rsid w:val="00145D5C"/>
    <w:rsid w:val="00150800"/>
    <w:rsid w:val="00156409"/>
    <w:rsid w:val="00156796"/>
    <w:rsid w:val="001572A9"/>
    <w:rsid w:val="00160C14"/>
    <w:rsid w:val="00162A42"/>
    <w:rsid w:val="00165D3F"/>
    <w:rsid w:val="00165F53"/>
    <w:rsid w:val="00166683"/>
    <w:rsid w:val="00170CC0"/>
    <w:rsid w:val="00171063"/>
    <w:rsid w:val="001713C5"/>
    <w:rsid w:val="001715ED"/>
    <w:rsid w:val="00171A23"/>
    <w:rsid w:val="00173114"/>
    <w:rsid w:val="001738F3"/>
    <w:rsid w:val="00174F41"/>
    <w:rsid w:val="001761AC"/>
    <w:rsid w:val="0018014B"/>
    <w:rsid w:val="00180453"/>
    <w:rsid w:val="00187011"/>
    <w:rsid w:val="00187D42"/>
    <w:rsid w:val="001918E3"/>
    <w:rsid w:val="00192AFA"/>
    <w:rsid w:val="001979B4"/>
    <w:rsid w:val="00197D8F"/>
    <w:rsid w:val="00197F91"/>
    <w:rsid w:val="001A0711"/>
    <w:rsid w:val="001A11BD"/>
    <w:rsid w:val="001A130B"/>
    <w:rsid w:val="001A52C5"/>
    <w:rsid w:val="001B149C"/>
    <w:rsid w:val="001B27D8"/>
    <w:rsid w:val="001B4CC8"/>
    <w:rsid w:val="001B5980"/>
    <w:rsid w:val="001B725E"/>
    <w:rsid w:val="001B7276"/>
    <w:rsid w:val="001C06B0"/>
    <w:rsid w:val="001C0934"/>
    <w:rsid w:val="001C44D2"/>
    <w:rsid w:val="001C482E"/>
    <w:rsid w:val="001C6688"/>
    <w:rsid w:val="001D1E9D"/>
    <w:rsid w:val="001D3892"/>
    <w:rsid w:val="001E518F"/>
    <w:rsid w:val="001E51CB"/>
    <w:rsid w:val="001E7149"/>
    <w:rsid w:val="001F059D"/>
    <w:rsid w:val="001F0CF3"/>
    <w:rsid w:val="001F3E70"/>
    <w:rsid w:val="001F6EB0"/>
    <w:rsid w:val="00203687"/>
    <w:rsid w:val="00204B9F"/>
    <w:rsid w:val="00207442"/>
    <w:rsid w:val="00210C2D"/>
    <w:rsid w:val="002111F6"/>
    <w:rsid w:val="00211A71"/>
    <w:rsid w:val="00211B78"/>
    <w:rsid w:val="0021251B"/>
    <w:rsid w:val="00213C43"/>
    <w:rsid w:val="00213CAB"/>
    <w:rsid w:val="00215FBF"/>
    <w:rsid w:val="0021766C"/>
    <w:rsid w:val="0022116D"/>
    <w:rsid w:val="00225243"/>
    <w:rsid w:val="002264A9"/>
    <w:rsid w:val="00226B94"/>
    <w:rsid w:val="00227D48"/>
    <w:rsid w:val="002315D8"/>
    <w:rsid w:val="002319BE"/>
    <w:rsid w:val="00232071"/>
    <w:rsid w:val="0023222F"/>
    <w:rsid w:val="00232E08"/>
    <w:rsid w:val="00233F87"/>
    <w:rsid w:val="002340A8"/>
    <w:rsid w:val="00235A89"/>
    <w:rsid w:val="002363F0"/>
    <w:rsid w:val="00236A6D"/>
    <w:rsid w:val="00240F59"/>
    <w:rsid w:val="0024176B"/>
    <w:rsid w:val="00241D74"/>
    <w:rsid w:val="00241E12"/>
    <w:rsid w:val="00243023"/>
    <w:rsid w:val="00243DDE"/>
    <w:rsid w:val="00246344"/>
    <w:rsid w:val="002466D1"/>
    <w:rsid w:val="00247F79"/>
    <w:rsid w:val="00250668"/>
    <w:rsid w:val="00250B60"/>
    <w:rsid w:val="00253110"/>
    <w:rsid w:val="00253156"/>
    <w:rsid w:val="002534FB"/>
    <w:rsid w:val="00255424"/>
    <w:rsid w:val="00257C57"/>
    <w:rsid w:val="0026100C"/>
    <w:rsid w:val="002659EE"/>
    <w:rsid w:val="00266322"/>
    <w:rsid w:val="002669BF"/>
    <w:rsid w:val="00271685"/>
    <w:rsid w:val="0027246E"/>
    <w:rsid w:val="002750A0"/>
    <w:rsid w:val="00275C02"/>
    <w:rsid w:val="002770C5"/>
    <w:rsid w:val="0028008D"/>
    <w:rsid w:val="00280FC1"/>
    <w:rsid w:val="0028384E"/>
    <w:rsid w:val="0028400F"/>
    <w:rsid w:val="00286152"/>
    <w:rsid w:val="00287A52"/>
    <w:rsid w:val="00287D4C"/>
    <w:rsid w:val="0029019B"/>
    <w:rsid w:val="00290CD8"/>
    <w:rsid w:val="002A0400"/>
    <w:rsid w:val="002A0921"/>
    <w:rsid w:val="002A2FEB"/>
    <w:rsid w:val="002A485D"/>
    <w:rsid w:val="002B0457"/>
    <w:rsid w:val="002B2BB4"/>
    <w:rsid w:val="002C266F"/>
    <w:rsid w:val="002C4E77"/>
    <w:rsid w:val="002D441B"/>
    <w:rsid w:val="002D443D"/>
    <w:rsid w:val="002D7566"/>
    <w:rsid w:val="002E28E7"/>
    <w:rsid w:val="002E4346"/>
    <w:rsid w:val="002E5C79"/>
    <w:rsid w:val="002E75DB"/>
    <w:rsid w:val="002F013B"/>
    <w:rsid w:val="002F0965"/>
    <w:rsid w:val="002F1E7B"/>
    <w:rsid w:val="002F20C9"/>
    <w:rsid w:val="002F43FF"/>
    <w:rsid w:val="002F4639"/>
    <w:rsid w:val="002F5D16"/>
    <w:rsid w:val="002F64E6"/>
    <w:rsid w:val="002F6868"/>
    <w:rsid w:val="00300A4D"/>
    <w:rsid w:val="00303C22"/>
    <w:rsid w:val="00304E12"/>
    <w:rsid w:val="0030565F"/>
    <w:rsid w:val="003061EA"/>
    <w:rsid w:val="003074E6"/>
    <w:rsid w:val="00310DF9"/>
    <w:rsid w:val="00311126"/>
    <w:rsid w:val="00311730"/>
    <w:rsid w:val="003131AB"/>
    <w:rsid w:val="00315543"/>
    <w:rsid w:val="003163A3"/>
    <w:rsid w:val="003217CF"/>
    <w:rsid w:val="0032191D"/>
    <w:rsid w:val="00321947"/>
    <w:rsid w:val="00325845"/>
    <w:rsid w:val="00336BE3"/>
    <w:rsid w:val="00337839"/>
    <w:rsid w:val="0034178B"/>
    <w:rsid w:val="003431AC"/>
    <w:rsid w:val="003450D3"/>
    <w:rsid w:val="00346A49"/>
    <w:rsid w:val="00346AB4"/>
    <w:rsid w:val="00347825"/>
    <w:rsid w:val="003519E2"/>
    <w:rsid w:val="00352CE9"/>
    <w:rsid w:val="00353C2F"/>
    <w:rsid w:val="00354B4B"/>
    <w:rsid w:val="00357E8D"/>
    <w:rsid w:val="0036073F"/>
    <w:rsid w:val="00360D88"/>
    <w:rsid w:val="003611A6"/>
    <w:rsid w:val="003618F6"/>
    <w:rsid w:val="00361D04"/>
    <w:rsid w:val="0036520D"/>
    <w:rsid w:val="00366DD9"/>
    <w:rsid w:val="003678E9"/>
    <w:rsid w:val="00371C03"/>
    <w:rsid w:val="00372CAE"/>
    <w:rsid w:val="00375663"/>
    <w:rsid w:val="0037611E"/>
    <w:rsid w:val="00380CD5"/>
    <w:rsid w:val="00381277"/>
    <w:rsid w:val="00381899"/>
    <w:rsid w:val="00383EDF"/>
    <w:rsid w:val="003848AC"/>
    <w:rsid w:val="00385D7F"/>
    <w:rsid w:val="003860E7"/>
    <w:rsid w:val="00386AA5"/>
    <w:rsid w:val="00386C32"/>
    <w:rsid w:val="00392FAB"/>
    <w:rsid w:val="00395110"/>
    <w:rsid w:val="00397F5F"/>
    <w:rsid w:val="003A16DF"/>
    <w:rsid w:val="003A3EB1"/>
    <w:rsid w:val="003A5FC7"/>
    <w:rsid w:val="003A6618"/>
    <w:rsid w:val="003B023D"/>
    <w:rsid w:val="003B242C"/>
    <w:rsid w:val="003B2D1C"/>
    <w:rsid w:val="003B3F6F"/>
    <w:rsid w:val="003B5A56"/>
    <w:rsid w:val="003B5F24"/>
    <w:rsid w:val="003C0290"/>
    <w:rsid w:val="003C44BD"/>
    <w:rsid w:val="003D18E4"/>
    <w:rsid w:val="003D2A55"/>
    <w:rsid w:val="003D2FC5"/>
    <w:rsid w:val="003D41A2"/>
    <w:rsid w:val="003D4AFC"/>
    <w:rsid w:val="003D6CA0"/>
    <w:rsid w:val="003D7AA1"/>
    <w:rsid w:val="003E1F6D"/>
    <w:rsid w:val="003E230A"/>
    <w:rsid w:val="003E3CDE"/>
    <w:rsid w:val="003E4A60"/>
    <w:rsid w:val="003F0057"/>
    <w:rsid w:val="003F79E5"/>
    <w:rsid w:val="004011ED"/>
    <w:rsid w:val="00401C02"/>
    <w:rsid w:val="00402CC0"/>
    <w:rsid w:val="00405516"/>
    <w:rsid w:val="00405FA2"/>
    <w:rsid w:val="00407C41"/>
    <w:rsid w:val="00407EA5"/>
    <w:rsid w:val="00410A73"/>
    <w:rsid w:val="00411021"/>
    <w:rsid w:val="0041244C"/>
    <w:rsid w:val="00417485"/>
    <w:rsid w:val="00417E0C"/>
    <w:rsid w:val="0042103E"/>
    <w:rsid w:val="004216AA"/>
    <w:rsid w:val="004267FA"/>
    <w:rsid w:val="0043102C"/>
    <w:rsid w:val="00431828"/>
    <w:rsid w:val="0043249A"/>
    <w:rsid w:val="00432CD9"/>
    <w:rsid w:val="00443374"/>
    <w:rsid w:val="00446FB9"/>
    <w:rsid w:val="00447408"/>
    <w:rsid w:val="004476A4"/>
    <w:rsid w:val="00447AB8"/>
    <w:rsid w:val="00447F51"/>
    <w:rsid w:val="00451280"/>
    <w:rsid w:val="00451832"/>
    <w:rsid w:val="00451DCB"/>
    <w:rsid w:val="004572C8"/>
    <w:rsid w:val="0045737F"/>
    <w:rsid w:val="00460248"/>
    <w:rsid w:val="00460FC4"/>
    <w:rsid w:val="004638B5"/>
    <w:rsid w:val="004649B5"/>
    <w:rsid w:val="00464BE0"/>
    <w:rsid w:val="00471E94"/>
    <w:rsid w:val="00474F48"/>
    <w:rsid w:val="00476A72"/>
    <w:rsid w:val="00477DF3"/>
    <w:rsid w:val="00486B4F"/>
    <w:rsid w:val="00490949"/>
    <w:rsid w:val="004911FC"/>
    <w:rsid w:val="00492798"/>
    <w:rsid w:val="00493780"/>
    <w:rsid w:val="00494932"/>
    <w:rsid w:val="004952FB"/>
    <w:rsid w:val="004A7FF0"/>
    <w:rsid w:val="004B0FFE"/>
    <w:rsid w:val="004B1203"/>
    <w:rsid w:val="004B19EB"/>
    <w:rsid w:val="004B283A"/>
    <w:rsid w:val="004B49C4"/>
    <w:rsid w:val="004C2789"/>
    <w:rsid w:val="004C59FB"/>
    <w:rsid w:val="004D0396"/>
    <w:rsid w:val="004D2665"/>
    <w:rsid w:val="004D3038"/>
    <w:rsid w:val="004D54C8"/>
    <w:rsid w:val="004E0887"/>
    <w:rsid w:val="004E0A5A"/>
    <w:rsid w:val="004E1083"/>
    <w:rsid w:val="004E1E2B"/>
    <w:rsid w:val="004E27F4"/>
    <w:rsid w:val="004E58C8"/>
    <w:rsid w:val="004F259F"/>
    <w:rsid w:val="004F3585"/>
    <w:rsid w:val="004F5264"/>
    <w:rsid w:val="00500428"/>
    <w:rsid w:val="0050462E"/>
    <w:rsid w:val="00504A81"/>
    <w:rsid w:val="00504D62"/>
    <w:rsid w:val="00506629"/>
    <w:rsid w:val="00507548"/>
    <w:rsid w:val="00511DD2"/>
    <w:rsid w:val="00513EFB"/>
    <w:rsid w:val="00516826"/>
    <w:rsid w:val="00516F12"/>
    <w:rsid w:val="00517B9B"/>
    <w:rsid w:val="00517E1B"/>
    <w:rsid w:val="005204D1"/>
    <w:rsid w:val="005208C8"/>
    <w:rsid w:val="005234FF"/>
    <w:rsid w:val="00524808"/>
    <w:rsid w:val="00525D1C"/>
    <w:rsid w:val="005261EA"/>
    <w:rsid w:val="00527070"/>
    <w:rsid w:val="005300AA"/>
    <w:rsid w:val="00533BC0"/>
    <w:rsid w:val="005340CA"/>
    <w:rsid w:val="005375BB"/>
    <w:rsid w:val="00541290"/>
    <w:rsid w:val="00550AC6"/>
    <w:rsid w:val="005521DE"/>
    <w:rsid w:val="005529F5"/>
    <w:rsid w:val="00552A89"/>
    <w:rsid w:val="00556F29"/>
    <w:rsid w:val="00557207"/>
    <w:rsid w:val="00557D2A"/>
    <w:rsid w:val="00557F4E"/>
    <w:rsid w:val="0056393F"/>
    <w:rsid w:val="00563BE0"/>
    <w:rsid w:val="0056425C"/>
    <w:rsid w:val="00567304"/>
    <w:rsid w:val="005714B3"/>
    <w:rsid w:val="00571D7A"/>
    <w:rsid w:val="00572584"/>
    <w:rsid w:val="005730FA"/>
    <w:rsid w:val="00575393"/>
    <w:rsid w:val="005768D7"/>
    <w:rsid w:val="005768F3"/>
    <w:rsid w:val="005807AC"/>
    <w:rsid w:val="005814CC"/>
    <w:rsid w:val="00581CC1"/>
    <w:rsid w:val="00582CEE"/>
    <w:rsid w:val="00583C35"/>
    <w:rsid w:val="00584106"/>
    <w:rsid w:val="00584D7F"/>
    <w:rsid w:val="005850AF"/>
    <w:rsid w:val="0058751B"/>
    <w:rsid w:val="0059065A"/>
    <w:rsid w:val="0059183A"/>
    <w:rsid w:val="00594039"/>
    <w:rsid w:val="00595BD1"/>
    <w:rsid w:val="00596235"/>
    <w:rsid w:val="005974BF"/>
    <w:rsid w:val="00597776"/>
    <w:rsid w:val="00597FA3"/>
    <w:rsid w:val="005A4406"/>
    <w:rsid w:val="005A4488"/>
    <w:rsid w:val="005A495A"/>
    <w:rsid w:val="005A5CC1"/>
    <w:rsid w:val="005B1430"/>
    <w:rsid w:val="005B1E77"/>
    <w:rsid w:val="005B219B"/>
    <w:rsid w:val="005B42B2"/>
    <w:rsid w:val="005B453B"/>
    <w:rsid w:val="005B7725"/>
    <w:rsid w:val="005C5A48"/>
    <w:rsid w:val="005D1969"/>
    <w:rsid w:val="005D1BBB"/>
    <w:rsid w:val="005D28BE"/>
    <w:rsid w:val="005D2E58"/>
    <w:rsid w:val="005D3951"/>
    <w:rsid w:val="005D40AE"/>
    <w:rsid w:val="005E1441"/>
    <w:rsid w:val="005F2FDB"/>
    <w:rsid w:val="005F3160"/>
    <w:rsid w:val="005F3317"/>
    <w:rsid w:val="005F372B"/>
    <w:rsid w:val="005F56C6"/>
    <w:rsid w:val="005F6315"/>
    <w:rsid w:val="00603FBB"/>
    <w:rsid w:val="0060578B"/>
    <w:rsid w:val="00607843"/>
    <w:rsid w:val="00610009"/>
    <w:rsid w:val="00611407"/>
    <w:rsid w:val="00611E9D"/>
    <w:rsid w:val="006129FF"/>
    <w:rsid w:val="006148A0"/>
    <w:rsid w:val="006165EF"/>
    <w:rsid w:val="006179B3"/>
    <w:rsid w:val="00617C5A"/>
    <w:rsid w:val="00620AEA"/>
    <w:rsid w:val="00621AF4"/>
    <w:rsid w:val="00622600"/>
    <w:rsid w:val="0062621B"/>
    <w:rsid w:val="0063022A"/>
    <w:rsid w:val="0063059E"/>
    <w:rsid w:val="00635316"/>
    <w:rsid w:val="006358BD"/>
    <w:rsid w:val="006417CE"/>
    <w:rsid w:val="006435EC"/>
    <w:rsid w:val="006438AB"/>
    <w:rsid w:val="006439E8"/>
    <w:rsid w:val="006445F8"/>
    <w:rsid w:val="006462BB"/>
    <w:rsid w:val="0064683F"/>
    <w:rsid w:val="0064707D"/>
    <w:rsid w:val="006474E2"/>
    <w:rsid w:val="00647E69"/>
    <w:rsid w:val="00650619"/>
    <w:rsid w:val="006507D2"/>
    <w:rsid w:val="006508E4"/>
    <w:rsid w:val="00650A34"/>
    <w:rsid w:val="00652D06"/>
    <w:rsid w:val="0065325F"/>
    <w:rsid w:val="006536D0"/>
    <w:rsid w:val="006542A5"/>
    <w:rsid w:val="00655223"/>
    <w:rsid w:val="00660F69"/>
    <w:rsid w:val="006620C3"/>
    <w:rsid w:val="00662924"/>
    <w:rsid w:val="00663416"/>
    <w:rsid w:val="006648F1"/>
    <w:rsid w:val="00664998"/>
    <w:rsid w:val="006659D7"/>
    <w:rsid w:val="006715CA"/>
    <w:rsid w:val="00680E81"/>
    <w:rsid w:val="00681B22"/>
    <w:rsid w:val="00690699"/>
    <w:rsid w:val="00691699"/>
    <w:rsid w:val="006938B6"/>
    <w:rsid w:val="006945CC"/>
    <w:rsid w:val="00695585"/>
    <w:rsid w:val="006955D0"/>
    <w:rsid w:val="006978A3"/>
    <w:rsid w:val="006A32C2"/>
    <w:rsid w:val="006A4646"/>
    <w:rsid w:val="006B1B06"/>
    <w:rsid w:val="006B6E36"/>
    <w:rsid w:val="006B734A"/>
    <w:rsid w:val="006C1911"/>
    <w:rsid w:val="006C2147"/>
    <w:rsid w:val="006C2BBE"/>
    <w:rsid w:val="006C2F97"/>
    <w:rsid w:val="006C3B92"/>
    <w:rsid w:val="006C3EA1"/>
    <w:rsid w:val="006C4CE0"/>
    <w:rsid w:val="006C77E7"/>
    <w:rsid w:val="006C78CB"/>
    <w:rsid w:val="006C7B1E"/>
    <w:rsid w:val="006D064B"/>
    <w:rsid w:val="006D0D59"/>
    <w:rsid w:val="006D4026"/>
    <w:rsid w:val="006D40FB"/>
    <w:rsid w:val="006D65C9"/>
    <w:rsid w:val="006D6AFA"/>
    <w:rsid w:val="006D7364"/>
    <w:rsid w:val="006D7EDF"/>
    <w:rsid w:val="006E0481"/>
    <w:rsid w:val="006E288C"/>
    <w:rsid w:val="006E2A5A"/>
    <w:rsid w:val="006E4045"/>
    <w:rsid w:val="006E7A09"/>
    <w:rsid w:val="006F0326"/>
    <w:rsid w:val="006F38F0"/>
    <w:rsid w:val="006F4EAB"/>
    <w:rsid w:val="00700548"/>
    <w:rsid w:val="00700722"/>
    <w:rsid w:val="00702CAF"/>
    <w:rsid w:val="007077E2"/>
    <w:rsid w:val="0071016A"/>
    <w:rsid w:val="00710BCB"/>
    <w:rsid w:val="00713285"/>
    <w:rsid w:val="007153E5"/>
    <w:rsid w:val="00715D51"/>
    <w:rsid w:val="00717D58"/>
    <w:rsid w:val="0072016F"/>
    <w:rsid w:val="00721258"/>
    <w:rsid w:val="00721B97"/>
    <w:rsid w:val="007227D5"/>
    <w:rsid w:val="007239D2"/>
    <w:rsid w:val="007251DC"/>
    <w:rsid w:val="007270A0"/>
    <w:rsid w:val="0072782C"/>
    <w:rsid w:val="00727AD7"/>
    <w:rsid w:val="00734EBF"/>
    <w:rsid w:val="00736266"/>
    <w:rsid w:val="007373D4"/>
    <w:rsid w:val="0073769A"/>
    <w:rsid w:val="00737AEE"/>
    <w:rsid w:val="00737D2D"/>
    <w:rsid w:val="00743A51"/>
    <w:rsid w:val="00743AFE"/>
    <w:rsid w:val="007446D9"/>
    <w:rsid w:val="00744A16"/>
    <w:rsid w:val="0074516A"/>
    <w:rsid w:val="00745276"/>
    <w:rsid w:val="00747150"/>
    <w:rsid w:val="007618DE"/>
    <w:rsid w:val="0076220B"/>
    <w:rsid w:val="00763414"/>
    <w:rsid w:val="00764213"/>
    <w:rsid w:val="00764F7A"/>
    <w:rsid w:val="00765A60"/>
    <w:rsid w:val="007717B9"/>
    <w:rsid w:val="0077190A"/>
    <w:rsid w:val="00775EA5"/>
    <w:rsid w:val="0078030D"/>
    <w:rsid w:val="00784D4A"/>
    <w:rsid w:val="00785975"/>
    <w:rsid w:val="00785D58"/>
    <w:rsid w:val="00786840"/>
    <w:rsid w:val="00786D23"/>
    <w:rsid w:val="007876F1"/>
    <w:rsid w:val="00787B4E"/>
    <w:rsid w:val="00791434"/>
    <w:rsid w:val="00791BF0"/>
    <w:rsid w:val="00793773"/>
    <w:rsid w:val="00797EDF"/>
    <w:rsid w:val="007A3D5B"/>
    <w:rsid w:val="007A3EB9"/>
    <w:rsid w:val="007A6FA7"/>
    <w:rsid w:val="007A770D"/>
    <w:rsid w:val="007B100D"/>
    <w:rsid w:val="007B1834"/>
    <w:rsid w:val="007B2236"/>
    <w:rsid w:val="007B6CE1"/>
    <w:rsid w:val="007C0F95"/>
    <w:rsid w:val="007C699D"/>
    <w:rsid w:val="007C7D18"/>
    <w:rsid w:val="007D0322"/>
    <w:rsid w:val="007D03D9"/>
    <w:rsid w:val="007D1609"/>
    <w:rsid w:val="007D1B4E"/>
    <w:rsid w:val="007D2181"/>
    <w:rsid w:val="007D3708"/>
    <w:rsid w:val="007D7B38"/>
    <w:rsid w:val="007E4E72"/>
    <w:rsid w:val="007E6B88"/>
    <w:rsid w:val="007F0747"/>
    <w:rsid w:val="007F30E6"/>
    <w:rsid w:val="007F393C"/>
    <w:rsid w:val="00800271"/>
    <w:rsid w:val="00806300"/>
    <w:rsid w:val="00806593"/>
    <w:rsid w:val="00810FD1"/>
    <w:rsid w:val="00812368"/>
    <w:rsid w:val="00813595"/>
    <w:rsid w:val="00821079"/>
    <w:rsid w:val="008239B4"/>
    <w:rsid w:val="00824801"/>
    <w:rsid w:val="00825BEE"/>
    <w:rsid w:val="00826267"/>
    <w:rsid w:val="0083208E"/>
    <w:rsid w:val="0083564B"/>
    <w:rsid w:val="008375E6"/>
    <w:rsid w:val="008411D2"/>
    <w:rsid w:val="008453F2"/>
    <w:rsid w:val="008473FD"/>
    <w:rsid w:val="00851B8C"/>
    <w:rsid w:val="008521F8"/>
    <w:rsid w:val="00852BED"/>
    <w:rsid w:val="008539F6"/>
    <w:rsid w:val="0085448C"/>
    <w:rsid w:val="00854D13"/>
    <w:rsid w:val="0085558B"/>
    <w:rsid w:val="008566AC"/>
    <w:rsid w:val="008578D5"/>
    <w:rsid w:val="00860144"/>
    <w:rsid w:val="0086581F"/>
    <w:rsid w:val="00870206"/>
    <w:rsid w:val="008708CB"/>
    <w:rsid w:val="0087104B"/>
    <w:rsid w:val="00872147"/>
    <w:rsid w:val="00873035"/>
    <w:rsid w:val="008731C4"/>
    <w:rsid w:val="00875A04"/>
    <w:rsid w:val="00875CE6"/>
    <w:rsid w:val="00877A43"/>
    <w:rsid w:val="00880AA6"/>
    <w:rsid w:val="00880FFF"/>
    <w:rsid w:val="00881187"/>
    <w:rsid w:val="00881C62"/>
    <w:rsid w:val="00881F30"/>
    <w:rsid w:val="00886ABD"/>
    <w:rsid w:val="008878B0"/>
    <w:rsid w:val="00890B8E"/>
    <w:rsid w:val="00893ADC"/>
    <w:rsid w:val="00897710"/>
    <w:rsid w:val="008979FF"/>
    <w:rsid w:val="00897E00"/>
    <w:rsid w:val="008A0943"/>
    <w:rsid w:val="008A0BC1"/>
    <w:rsid w:val="008A2CBD"/>
    <w:rsid w:val="008A47BA"/>
    <w:rsid w:val="008B2B4F"/>
    <w:rsid w:val="008B6916"/>
    <w:rsid w:val="008B76FE"/>
    <w:rsid w:val="008C07C9"/>
    <w:rsid w:val="008C5E2F"/>
    <w:rsid w:val="008C6028"/>
    <w:rsid w:val="008C6D0F"/>
    <w:rsid w:val="008C7005"/>
    <w:rsid w:val="008D0367"/>
    <w:rsid w:val="008D0E1B"/>
    <w:rsid w:val="008D1CFF"/>
    <w:rsid w:val="008D2371"/>
    <w:rsid w:val="008D28D2"/>
    <w:rsid w:val="008D589A"/>
    <w:rsid w:val="008D5BBA"/>
    <w:rsid w:val="008E043E"/>
    <w:rsid w:val="008E40A6"/>
    <w:rsid w:val="008E42AB"/>
    <w:rsid w:val="008E47A3"/>
    <w:rsid w:val="008E4A37"/>
    <w:rsid w:val="008F2705"/>
    <w:rsid w:val="008F3AA2"/>
    <w:rsid w:val="008F3ADB"/>
    <w:rsid w:val="008F4777"/>
    <w:rsid w:val="008F4B80"/>
    <w:rsid w:val="008F6479"/>
    <w:rsid w:val="008F6621"/>
    <w:rsid w:val="008F6B05"/>
    <w:rsid w:val="008F6DB5"/>
    <w:rsid w:val="008F6EF2"/>
    <w:rsid w:val="009012DA"/>
    <w:rsid w:val="00902429"/>
    <w:rsid w:val="0090290E"/>
    <w:rsid w:val="00906178"/>
    <w:rsid w:val="009123C8"/>
    <w:rsid w:val="00914EA5"/>
    <w:rsid w:val="00915969"/>
    <w:rsid w:val="00916BDF"/>
    <w:rsid w:val="00917344"/>
    <w:rsid w:val="00925C2B"/>
    <w:rsid w:val="0092782C"/>
    <w:rsid w:val="00930C0E"/>
    <w:rsid w:val="00937922"/>
    <w:rsid w:val="009404B1"/>
    <w:rsid w:val="00941A71"/>
    <w:rsid w:val="009435B4"/>
    <w:rsid w:val="009449A8"/>
    <w:rsid w:val="009450A7"/>
    <w:rsid w:val="00945EEB"/>
    <w:rsid w:val="00947A64"/>
    <w:rsid w:val="0095539E"/>
    <w:rsid w:val="00955F76"/>
    <w:rsid w:val="00960E7D"/>
    <w:rsid w:val="00962D53"/>
    <w:rsid w:val="009646F2"/>
    <w:rsid w:val="00964C45"/>
    <w:rsid w:val="00965269"/>
    <w:rsid w:val="00970ECE"/>
    <w:rsid w:val="009722F5"/>
    <w:rsid w:val="00973907"/>
    <w:rsid w:val="00977910"/>
    <w:rsid w:val="009857D3"/>
    <w:rsid w:val="00985E2F"/>
    <w:rsid w:val="00986015"/>
    <w:rsid w:val="009879F7"/>
    <w:rsid w:val="009914DA"/>
    <w:rsid w:val="009928A8"/>
    <w:rsid w:val="009A1C3A"/>
    <w:rsid w:val="009B1FEA"/>
    <w:rsid w:val="009B3E95"/>
    <w:rsid w:val="009B65F9"/>
    <w:rsid w:val="009C2042"/>
    <w:rsid w:val="009C4305"/>
    <w:rsid w:val="009C5A6C"/>
    <w:rsid w:val="009C75EB"/>
    <w:rsid w:val="009D0CE4"/>
    <w:rsid w:val="009D3228"/>
    <w:rsid w:val="009D3C1C"/>
    <w:rsid w:val="009D4189"/>
    <w:rsid w:val="009D42B7"/>
    <w:rsid w:val="009D455E"/>
    <w:rsid w:val="009D4CDA"/>
    <w:rsid w:val="009D7CCB"/>
    <w:rsid w:val="009E159F"/>
    <w:rsid w:val="009E271B"/>
    <w:rsid w:val="009E2ABA"/>
    <w:rsid w:val="009E540A"/>
    <w:rsid w:val="009E5AA2"/>
    <w:rsid w:val="009F237F"/>
    <w:rsid w:val="009F3932"/>
    <w:rsid w:val="009F6D96"/>
    <w:rsid w:val="009F7F2A"/>
    <w:rsid w:val="00A00741"/>
    <w:rsid w:val="00A0229F"/>
    <w:rsid w:val="00A056DF"/>
    <w:rsid w:val="00A107E4"/>
    <w:rsid w:val="00A11222"/>
    <w:rsid w:val="00A16DE0"/>
    <w:rsid w:val="00A217E1"/>
    <w:rsid w:val="00A22111"/>
    <w:rsid w:val="00A22BF2"/>
    <w:rsid w:val="00A24135"/>
    <w:rsid w:val="00A243C6"/>
    <w:rsid w:val="00A2479E"/>
    <w:rsid w:val="00A24BFB"/>
    <w:rsid w:val="00A260C0"/>
    <w:rsid w:val="00A26F9D"/>
    <w:rsid w:val="00A307B3"/>
    <w:rsid w:val="00A339CB"/>
    <w:rsid w:val="00A34D69"/>
    <w:rsid w:val="00A34E61"/>
    <w:rsid w:val="00A412BE"/>
    <w:rsid w:val="00A4160F"/>
    <w:rsid w:val="00A4421A"/>
    <w:rsid w:val="00A44255"/>
    <w:rsid w:val="00A46232"/>
    <w:rsid w:val="00A5006A"/>
    <w:rsid w:val="00A50F3D"/>
    <w:rsid w:val="00A55DE3"/>
    <w:rsid w:val="00A5609A"/>
    <w:rsid w:val="00A622AF"/>
    <w:rsid w:val="00A64EF8"/>
    <w:rsid w:val="00A6617A"/>
    <w:rsid w:val="00A66292"/>
    <w:rsid w:val="00A66A86"/>
    <w:rsid w:val="00A67FF9"/>
    <w:rsid w:val="00A71677"/>
    <w:rsid w:val="00A7218B"/>
    <w:rsid w:val="00A72D0F"/>
    <w:rsid w:val="00A72E69"/>
    <w:rsid w:val="00A744D6"/>
    <w:rsid w:val="00A77235"/>
    <w:rsid w:val="00A85C8A"/>
    <w:rsid w:val="00A863A6"/>
    <w:rsid w:val="00A869C4"/>
    <w:rsid w:val="00A86EB9"/>
    <w:rsid w:val="00A9077E"/>
    <w:rsid w:val="00A92301"/>
    <w:rsid w:val="00A928FC"/>
    <w:rsid w:val="00A93B8C"/>
    <w:rsid w:val="00A95E15"/>
    <w:rsid w:val="00AA0555"/>
    <w:rsid w:val="00AA2C11"/>
    <w:rsid w:val="00AA2CD4"/>
    <w:rsid w:val="00AA7BDA"/>
    <w:rsid w:val="00AB5B8B"/>
    <w:rsid w:val="00AB5E13"/>
    <w:rsid w:val="00AB7A14"/>
    <w:rsid w:val="00AC08AF"/>
    <w:rsid w:val="00AC0DA0"/>
    <w:rsid w:val="00AC1285"/>
    <w:rsid w:val="00AC3CF7"/>
    <w:rsid w:val="00AC3D53"/>
    <w:rsid w:val="00AC4A55"/>
    <w:rsid w:val="00AC71A4"/>
    <w:rsid w:val="00AD0041"/>
    <w:rsid w:val="00AD3E9B"/>
    <w:rsid w:val="00AE4F5D"/>
    <w:rsid w:val="00AE5292"/>
    <w:rsid w:val="00AE6167"/>
    <w:rsid w:val="00AE7B49"/>
    <w:rsid w:val="00AF0BD2"/>
    <w:rsid w:val="00AF1E9E"/>
    <w:rsid w:val="00AF2C08"/>
    <w:rsid w:val="00AF4410"/>
    <w:rsid w:val="00AF47E9"/>
    <w:rsid w:val="00B0192A"/>
    <w:rsid w:val="00B036BB"/>
    <w:rsid w:val="00B03A21"/>
    <w:rsid w:val="00B03CBC"/>
    <w:rsid w:val="00B0561F"/>
    <w:rsid w:val="00B05C6C"/>
    <w:rsid w:val="00B0638C"/>
    <w:rsid w:val="00B0727C"/>
    <w:rsid w:val="00B11B5F"/>
    <w:rsid w:val="00B14078"/>
    <w:rsid w:val="00B14712"/>
    <w:rsid w:val="00B147DB"/>
    <w:rsid w:val="00B15976"/>
    <w:rsid w:val="00B209E2"/>
    <w:rsid w:val="00B20A59"/>
    <w:rsid w:val="00B20D32"/>
    <w:rsid w:val="00B21704"/>
    <w:rsid w:val="00B21945"/>
    <w:rsid w:val="00B2270C"/>
    <w:rsid w:val="00B24884"/>
    <w:rsid w:val="00B24976"/>
    <w:rsid w:val="00B30484"/>
    <w:rsid w:val="00B31A22"/>
    <w:rsid w:val="00B35258"/>
    <w:rsid w:val="00B43D52"/>
    <w:rsid w:val="00B43E0E"/>
    <w:rsid w:val="00B45C1B"/>
    <w:rsid w:val="00B47F9A"/>
    <w:rsid w:val="00B52B7E"/>
    <w:rsid w:val="00B57002"/>
    <w:rsid w:val="00B5746F"/>
    <w:rsid w:val="00B600ED"/>
    <w:rsid w:val="00B6051B"/>
    <w:rsid w:val="00B63582"/>
    <w:rsid w:val="00B64A5B"/>
    <w:rsid w:val="00B7196E"/>
    <w:rsid w:val="00B75410"/>
    <w:rsid w:val="00B80577"/>
    <w:rsid w:val="00B82703"/>
    <w:rsid w:val="00B82AF7"/>
    <w:rsid w:val="00B847AB"/>
    <w:rsid w:val="00B854A1"/>
    <w:rsid w:val="00B939A8"/>
    <w:rsid w:val="00B94C21"/>
    <w:rsid w:val="00B953E6"/>
    <w:rsid w:val="00B96698"/>
    <w:rsid w:val="00B9764A"/>
    <w:rsid w:val="00BA31F4"/>
    <w:rsid w:val="00BA3E1F"/>
    <w:rsid w:val="00BA75C6"/>
    <w:rsid w:val="00BB2B52"/>
    <w:rsid w:val="00BB4093"/>
    <w:rsid w:val="00BC0C26"/>
    <w:rsid w:val="00BC1F45"/>
    <w:rsid w:val="00BC2DEB"/>
    <w:rsid w:val="00BC3C2A"/>
    <w:rsid w:val="00BC3FDD"/>
    <w:rsid w:val="00BD0A5C"/>
    <w:rsid w:val="00BD2002"/>
    <w:rsid w:val="00BD6B6E"/>
    <w:rsid w:val="00BD7D5B"/>
    <w:rsid w:val="00BE0377"/>
    <w:rsid w:val="00BE1541"/>
    <w:rsid w:val="00BE585D"/>
    <w:rsid w:val="00BF23D8"/>
    <w:rsid w:val="00BF259C"/>
    <w:rsid w:val="00BF2625"/>
    <w:rsid w:val="00BF4F6B"/>
    <w:rsid w:val="00BF546E"/>
    <w:rsid w:val="00BF6222"/>
    <w:rsid w:val="00BF68D9"/>
    <w:rsid w:val="00BF79AB"/>
    <w:rsid w:val="00BF7DF7"/>
    <w:rsid w:val="00C00E22"/>
    <w:rsid w:val="00C05AF0"/>
    <w:rsid w:val="00C0780E"/>
    <w:rsid w:val="00C103FE"/>
    <w:rsid w:val="00C10FF9"/>
    <w:rsid w:val="00C136B0"/>
    <w:rsid w:val="00C14170"/>
    <w:rsid w:val="00C16639"/>
    <w:rsid w:val="00C1673B"/>
    <w:rsid w:val="00C2076A"/>
    <w:rsid w:val="00C23C00"/>
    <w:rsid w:val="00C24386"/>
    <w:rsid w:val="00C2616E"/>
    <w:rsid w:val="00C2635C"/>
    <w:rsid w:val="00C32234"/>
    <w:rsid w:val="00C329DD"/>
    <w:rsid w:val="00C37340"/>
    <w:rsid w:val="00C3794B"/>
    <w:rsid w:val="00C37D40"/>
    <w:rsid w:val="00C37F04"/>
    <w:rsid w:val="00C41B58"/>
    <w:rsid w:val="00C42660"/>
    <w:rsid w:val="00C47251"/>
    <w:rsid w:val="00C521A5"/>
    <w:rsid w:val="00C54A4F"/>
    <w:rsid w:val="00C621D4"/>
    <w:rsid w:val="00C655B0"/>
    <w:rsid w:val="00C66338"/>
    <w:rsid w:val="00C67C17"/>
    <w:rsid w:val="00C718D1"/>
    <w:rsid w:val="00C73995"/>
    <w:rsid w:val="00C73DD4"/>
    <w:rsid w:val="00C73F42"/>
    <w:rsid w:val="00C74D97"/>
    <w:rsid w:val="00C80064"/>
    <w:rsid w:val="00C860C7"/>
    <w:rsid w:val="00C92524"/>
    <w:rsid w:val="00C97E66"/>
    <w:rsid w:val="00CA0A4E"/>
    <w:rsid w:val="00CA2291"/>
    <w:rsid w:val="00CA34E3"/>
    <w:rsid w:val="00CA3DD3"/>
    <w:rsid w:val="00CA4A45"/>
    <w:rsid w:val="00CA4C62"/>
    <w:rsid w:val="00CA4E4B"/>
    <w:rsid w:val="00CA67FF"/>
    <w:rsid w:val="00CB0036"/>
    <w:rsid w:val="00CB1F30"/>
    <w:rsid w:val="00CB23CF"/>
    <w:rsid w:val="00CB248E"/>
    <w:rsid w:val="00CB341A"/>
    <w:rsid w:val="00CB738D"/>
    <w:rsid w:val="00CB7E28"/>
    <w:rsid w:val="00CC0C9D"/>
    <w:rsid w:val="00CC108A"/>
    <w:rsid w:val="00CC57B8"/>
    <w:rsid w:val="00CC6842"/>
    <w:rsid w:val="00CC7B99"/>
    <w:rsid w:val="00CC7E6C"/>
    <w:rsid w:val="00CD1A8C"/>
    <w:rsid w:val="00CD29CB"/>
    <w:rsid w:val="00CD71C7"/>
    <w:rsid w:val="00CD7DCC"/>
    <w:rsid w:val="00CE024C"/>
    <w:rsid w:val="00CE03B9"/>
    <w:rsid w:val="00CE10BB"/>
    <w:rsid w:val="00CE1635"/>
    <w:rsid w:val="00CE6D5F"/>
    <w:rsid w:val="00CE6E4C"/>
    <w:rsid w:val="00CE729A"/>
    <w:rsid w:val="00CF05D0"/>
    <w:rsid w:val="00CF2869"/>
    <w:rsid w:val="00CF5388"/>
    <w:rsid w:val="00D00D44"/>
    <w:rsid w:val="00D043F7"/>
    <w:rsid w:val="00D056DD"/>
    <w:rsid w:val="00D05C2F"/>
    <w:rsid w:val="00D06527"/>
    <w:rsid w:val="00D0755C"/>
    <w:rsid w:val="00D10C2B"/>
    <w:rsid w:val="00D110C7"/>
    <w:rsid w:val="00D11ACE"/>
    <w:rsid w:val="00D13044"/>
    <w:rsid w:val="00D14CD0"/>
    <w:rsid w:val="00D15849"/>
    <w:rsid w:val="00D1710B"/>
    <w:rsid w:val="00D17DAE"/>
    <w:rsid w:val="00D21DAF"/>
    <w:rsid w:val="00D24A09"/>
    <w:rsid w:val="00D25C6F"/>
    <w:rsid w:val="00D26851"/>
    <w:rsid w:val="00D26C1A"/>
    <w:rsid w:val="00D278EF"/>
    <w:rsid w:val="00D30267"/>
    <w:rsid w:val="00D30B47"/>
    <w:rsid w:val="00D31995"/>
    <w:rsid w:val="00D32C97"/>
    <w:rsid w:val="00D33E95"/>
    <w:rsid w:val="00D34076"/>
    <w:rsid w:val="00D3431C"/>
    <w:rsid w:val="00D36225"/>
    <w:rsid w:val="00D37092"/>
    <w:rsid w:val="00D378FF"/>
    <w:rsid w:val="00D37D18"/>
    <w:rsid w:val="00D40FB2"/>
    <w:rsid w:val="00D42A3F"/>
    <w:rsid w:val="00D42BD9"/>
    <w:rsid w:val="00D43592"/>
    <w:rsid w:val="00D44756"/>
    <w:rsid w:val="00D45916"/>
    <w:rsid w:val="00D4796E"/>
    <w:rsid w:val="00D51CBB"/>
    <w:rsid w:val="00D533F1"/>
    <w:rsid w:val="00D55488"/>
    <w:rsid w:val="00D555DB"/>
    <w:rsid w:val="00D570D3"/>
    <w:rsid w:val="00D63B6B"/>
    <w:rsid w:val="00D646FB"/>
    <w:rsid w:val="00D64703"/>
    <w:rsid w:val="00D71186"/>
    <w:rsid w:val="00D7149F"/>
    <w:rsid w:val="00D73609"/>
    <w:rsid w:val="00D73826"/>
    <w:rsid w:val="00D74907"/>
    <w:rsid w:val="00D77470"/>
    <w:rsid w:val="00D827C9"/>
    <w:rsid w:val="00D845A3"/>
    <w:rsid w:val="00D9374D"/>
    <w:rsid w:val="00D94437"/>
    <w:rsid w:val="00D973EA"/>
    <w:rsid w:val="00D97C6E"/>
    <w:rsid w:val="00DA16E2"/>
    <w:rsid w:val="00DA19F9"/>
    <w:rsid w:val="00DA2257"/>
    <w:rsid w:val="00DA2EE8"/>
    <w:rsid w:val="00DA2FBC"/>
    <w:rsid w:val="00DA642A"/>
    <w:rsid w:val="00DA67DF"/>
    <w:rsid w:val="00DB271B"/>
    <w:rsid w:val="00DB2B84"/>
    <w:rsid w:val="00DB489E"/>
    <w:rsid w:val="00DC04A1"/>
    <w:rsid w:val="00DC0D96"/>
    <w:rsid w:val="00DC1414"/>
    <w:rsid w:val="00DC18B4"/>
    <w:rsid w:val="00DC33B9"/>
    <w:rsid w:val="00DC3F7E"/>
    <w:rsid w:val="00DC70BD"/>
    <w:rsid w:val="00DD0E2B"/>
    <w:rsid w:val="00DD0FAB"/>
    <w:rsid w:val="00DD208F"/>
    <w:rsid w:val="00DD4A4D"/>
    <w:rsid w:val="00DD55B7"/>
    <w:rsid w:val="00DD56FB"/>
    <w:rsid w:val="00DD66F6"/>
    <w:rsid w:val="00DD7745"/>
    <w:rsid w:val="00DE1677"/>
    <w:rsid w:val="00DE1A5B"/>
    <w:rsid w:val="00DE1D23"/>
    <w:rsid w:val="00DE23F5"/>
    <w:rsid w:val="00DE2BC0"/>
    <w:rsid w:val="00DE2FB5"/>
    <w:rsid w:val="00DE3E50"/>
    <w:rsid w:val="00DE474C"/>
    <w:rsid w:val="00DE6D39"/>
    <w:rsid w:val="00DE77C3"/>
    <w:rsid w:val="00DF0404"/>
    <w:rsid w:val="00DF08BF"/>
    <w:rsid w:val="00DF1100"/>
    <w:rsid w:val="00DF13A1"/>
    <w:rsid w:val="00DF6AF1"/>
    <w:rsid w:val="00E0025C"/>
    <w:rsid w:val="00E006D1"/>
    <w:rsid w:val="00E01D66"/>
    <w:rsid w:val="00E02366"/>
    <w:rsid w:val="00E03560"/>
    <w:rsid w:val="00E04D81"/>
    <w:rsid w:val="00E10158"/>
    <w:rsid w:val="00E106C5"/>
    <w:rsid w:val="00E1410E"/>
    <w:rsid w:val="00E14417"/>
    <w:rsid w:val="00E15CDA"/>
    <w:rsid w:val="00E16622"/>
    <w:rsid w:val="00E16CEF"/>
    <w:rsid w:val="00E2049F"/>
    <w:rsid w:val="00E2080A"/>
    <w:rsid w:val="00E21AAB"/>
    <w:rsid w:val="00E21DEC"/>
    <w:rsid w:val="00E221F0"/>
    <w:rsid w:val="00E22A58"/>
    <w:rsid w:val="00E233AA"/>
    <w:rsid w:val="00E249C1"/>
    <w:rsid w:val="00E2543B"/>
    <w:rsid w:val="00E2643E"/>
    <w:rsid w:val="00E264C4"/>
    <w:rsid w:val="00E266F1"/>
    <w:rsid w:val="00E267C7"/>
    <w:rsid w:val="00E27B1D"/>
    <w:rsid w:val="00E302F6"/>
    <w:rsid w:val="00E32928"/>
    <w:rsid w:val="00E33CF8"/>
    <w:rsid w:val="00E3540A"/>
    <w:rsid w:val="00E3549C"/>
    <w:rsid w:val="00E35C89"/>
    <w:rsid w:val="00E36CE1"/>
    <w:rsid w:val="00E37CEC"/>
    <w:rsid w:val="00E41127"/>
    <w:rsid w:val="00E417C3"/>
    <w:rsid w:val="00E421DB"/>
    <w:rsid w:val="00E42929"/>
    <w:rsid w:val="00E4298E"/>
    <w:rsid w:val="00E45774"/>
    <w:rsid w:val="00E46514"/>
    <w:rsid w:val="00E46B34"/>
    <w:rsid w:val="00E4782A"/>
    <w:rsid w:val="00E47E5B"/>
    <w:rsid w:val="00E50F53"/>
    <w:rsid w:val="00E51801"/>
    <w:rsid w:val="00E52D73"/>
    <w:rsid w:val="00E53482"/>
    <w:rsid w:val="00E56674"/>
    <w:rsid w:val="00E57C17"/>
    <w:rsid w:val="00E607D5"/>
    <w:rsid w:val="00E61203"/>
    <w:rsid w:val="00E61ECA"/>
    <w:rsid w:val="00E66168"/>
    <w:rsid w:val="00E67B82"/>
    <w:rsid w:val="00E67DB7"/>
    <w:rsid w:val="00E708B7"/>
    <w:rsid w:val="00E73581"/>
    <w:rsid w:val="00E735A0"/>
    <w:rsid w:val="00E75236"/>
    <w:rsid w:val="00E75FEB"/>
    <w:rsid w:val="00E76953"/>
    <w:rsid w:val="00E8018F"/>
    <w:rsid w:val="00E86F8A"/>
    <w:rsid w:val="00E87603"/>
    <w:rsid w:val="00E9020F"/>
    <w:rsid w:val="00E90A08"/>
    <w:rsid w:val="00E91D6B"/>
    <w:rsid w:val="00E9574B"/>
    <w:rsid w:val="00E960B5"/>
    <w:rsid w:val="00EA103A"/>
    <w:rsid w:val="00EA22B5"/>
    <w:rsid w:val="00EA2EDF"/>
    <w:rsid w:val="00EA5CB6"/>
    <w:rsid w:val="00EA7990"/>
    <w:rsid w:val="00EA7B5E"/>
    <w:rsid w:val="00EB0D2C"/>
    <w:rsid w:val="00EB1309"/>
    <w:rsid w:val="00EB15E2"/>
    <w:rsid w:val="00EB2D7D"/>
    <w:rsid w:val="00EB3342"/>
    <w:rsid w:val="00EB6446"/>
    <w:rsid w:val="00EB6585"/>
    <w:rsid w:val="00EB6BED"/>
    <w:rsid w:val="00EB72A7"/>
    <w:rsid w:val="00EC0ABE"/>
    <w:rsid w:val="00EC4088"/>
    <w:rsid w:val="00EC4963"/>
    <w:rsid w:val="00EC4C32"/>
    <w:rsid w:val="00ED2FAF"/>
    <w:rsid w:val="00ED2FE9"/>
    <w:rsid w:val="00ED3378"/>
    <w:rsid w:val="00ED63FF"/>
    <w:rsid w:val="00ED708E"/>
    <w:rsid w:val="00ED743B"/>
    <w:rsid w:val="00EE1627"/>
    <w:rsid w:val="00EE503C"/>
    <w:rsid w:val="00EE753F"/>
    <w:rsid w:val="00EF18E5"/>
    <w:rsid w:val="00EF2B21"/>
    <w:rsid w:val="00EF737B"/>
    <w:rsid w:val="00EF73C3"/>
    <w:rsid w:val="00EF7611"/>
    <w:rsid w:val="00EF769E"/>
    <w:rsid w:val="00F00C6F"/>
    <w:rsid w:val="00F01C77"/>
    <w:rsid w:val="00F01E4D"/>
    <w:rsid w:val="00F07B42"/>
    <w:rsid w:val="00F07D8B"/>
    <w:rsid w:val="00F100B7"/>
    <w:rsid w:val="00F110BA"/>
    <w:rsid w:val="00F1124C"/>
    <w:rsid w:val="00F11395"/>
    <w:rsid w:val="00F11846"/>
    <w:rsid w:val="00F140BB"/>
    <w:rsid w:val="00F1553F"/>
    <w:rsid w:val="00F206CF"/>
    <w:rsid w:val="00F21BD3"/>
    <w:rsid w:val="00F25FBA"/>
    <w:rsid w:val="00F27BF9"/>
    <w:rsid w:val="00F324C4"/>
    <w:rsid w:val="00F330FA"/>
    <w:rsid w:val="00F34605"/>
    <w:rsid w:val="00F364E2"/>
    <w:rsid w:val="00F43A3C"/>
    <w:rsid w:val="00F4506E"/>
    <w:rsid w:val="00F45578"/>
    <w:rsid w:val="00F510DD"/>
    <w:rsid w:val="00F52208"/>
    <w:rsid w:val="00F564A7"/>
    <w:rsid w:val="00F56583"/>
    <w:rsid w:val="00F57A55"/>
    <w:rsid w:val="00F65BE6"/>
    <w:rsid w:val="00F6655B"/>
    <w:rsid w:val="00F723BE"/>
    <w:rsid w:val="00F73A7B"/>
    <w:rsid w:val="00F758B8"/>
    <w:rsid w:val="00F77136"/>
    <w:rsid w:val="00F81A57"/>
    <w:rsid w:val="00F83D70"/>
    <w:rsid w:val="00F8405D"/>
    <w:rsid w:val="00F846FC"/>
    <w:rsid w:val="00F92DF1"/>
    <w:rsid w:val="00F9305A"/>
    <w:rsid w:val="00FA13B5"/>
    <w:rsid w:val="00FA171C"/>
    <w:rsid w:val="00FA451B"/>
    <w:rsid w:val="00FA52BE"/>
    <w:rsid w:val="00FA5F61"/>
    <w:rsid w:val="00FB04DB"/>
    <w:rsid w:val="00FB0779"/>
    <w:rsid w:val="00FB48F1"/>
    <w:rsid w:val="00FB59F4"/>
    <w:rsid w:val="00FB6990"/>
    <w:rsid w:val="00FC10C6"/>
    <w:rsid w:val="00FC2EEF"/>
    <w:rsid w:val="00FC4BB3"/>
    <w:rsid w:val="00FC6EB3"/>
    <w:rsid w:val="00FC7D66"/>
    <w:rsid w:val="00FD142A"/>
    <w:rsid w:val="00FD1A45"/>
    <w:rsid w:val="00FD3111"/>
    <w:rsid w:val="00FD35BC"/>
    <w:rsid w:val="00FD483A"/>
    <w:rsid w:val="00FD5013"/>
    <w:rsid w:val="00FD60CB"/>
    <w:rsid w:val="00FD6CB2"/>
    <w:rsid w:val="00FF288E"/>
    <w:rsid w:val="00FF65BA"/>
    <w:rsid w:val="00FF6885"/>
    <w:rsid w:val="00FF6B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B60946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00200028web0029char">
    <w:name w:val="normal_0020_0028web_0029__char"/>
    <w:basedOn w:val="DefaultParagraphFont"/>
    <w:uiPriority w:val="99"/>
    <w:rsid w:val="009D0CE4"/>
    <w:rPr>
      <w:rFonts w:cs="Times New Roman"/>
    </w:rPr>
  </w:style>
  <w:style w:type="character" w:customStyle="1" w:styleId="value">
    <w:name w:val="value"/>
    <w:basedOn w:val="DefaultParagraphFont"/>
    <w:uiPriority w:val="99"/>
    <w:rsid w:val="009D0CE4"/>
    <w:rPr>
      <w:rFonts w:cs="Times New Roman"/>
    </w:rPr>
  </w:style>
  <w:style w:type="character" w:styleId="Hyperlink">
    <w:name w:val="Hyperlink"/>
    <w:basedOn w:val="DefaultParagraphFont"/>
    <w:uiPriority w:val="99"/>
    <w:rsid w:val="009D0CE4"/>
    <w:rPr>
      <w:rFonts w:cs="Times New Roman"/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rsid w:val="009D0CE4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9D0CE4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kern w:val="2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0CE4"/>
    <w:rPr>
      <w:rFonts w:ascii="Times New Roman" w:eastAsia="SimSun" w:hAnsi="Times New Roman" w:cs="Times New Roman"/>
      <w:kern w:val="2"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0C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0CE4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D25C6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40551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5516"/>
  </w:style>
  <w:style w:type="paragraph" w:styleId="Footer">
    <w:name w:val="footer"/>
    <w:basedOn w:val="Normal"/>
    <w:link w:val="FooterChar"/>
    <w:uiPriority w:val="99"/>
    <w:unhideWhenUsed/>
    <w:rsid w:val="0040551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5516"/>
  </w:style>
  <w:style w:type="table" w:styleId="TableGrid">
    <w:name w:val="Table Grid"/>
    <w:basedOn w:val="TableNormal"/>
    <w:uiPriority w:val="59"/>
    <w:rsid w:val="00F346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2A58"/>
    <w:pPr>
      <w:widowControl/>
      <w:spacing w:after="200"/>
      <w:jc w:val="left"/>
    </w:pPr>
    <w:rPr>
      <w:rFonts w:asciiTheme="minorHAnsi" w:eastAsiaTheme="minorHAnsi" w:hAnsiTheme="minorHAnsi" w:cstheme="minorBidi"/>
      <w:b/>
      <w:bCs/>
      <w:kern w:val="0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2A58"/>
    <w:rPr>
      <w:rFonts w:ascii="Times New Roman" w:eastAsia="SimSun" w:hAnsi="Times New Roman" w:cs="Times New Roman"/>
      <w:b/>
      <w:bCs/>
      <w:kern w:val="2"/>
      <w:sz w:val="20"/>
      <w:szCs w:val="20"/>
      <w:lang w:eastAsia="zh-CN"/>
    </w:rPr>
  </w:style>
  <w:style w:type="paragraph" w:styleId="ListParagraph">
    <w:name w:val="List Paragraph"/>
    <w:basedOn w:val="Normal"/>
    <w:uiPriority w:val="34"/>
    <w:qFormat/>
    <w:rsid w:val="006978A3"/>
    <w:pPr>
      <w:ind w:left="720"/>
      <w:contextualSpacing/>
    </w:pPr>
  </w:style>
  <w:style w:type="paragraph" w:styleId="Revision">
    <w:name w:val="Revision"/>
    <w:hidden/>
    <w:uiPriority w:val="99"/>
    <w:semiHidden/>
    <w:rsid w:val="0029019B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E266F1"/>
    <w:rPr>
      <w:color w:val="800080"/>
      <w:u w:val="single"/>
    </w:rPr>
  </w:style>
  <w:style w:type="paragraph" w:customStyle="1" w:styleId="xl63">
    <w:name w:val="xl63"/>
    <w:basedOn w:val="Normal"/>
    <w:rsid w:val="00E266F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st1">
    <w:name w:val="st1"/>
    <w:basedOn w:val="DefaultParagraphFont"/>
    <w:rsid w:val="00EE162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00200028web0029char">
    <w:name w:val="normal_0020_0028web_0029__char"/>
    <w:basedOn w:val="DefaultParagraphFont"/>
    <w:uiPriority w:val="99"/>
    <w:rsid w:val="009D0CE4"/>
    <w:rPr>
      <w:rFonts w:cs="Times New Roman"/>
    </w:rPr>
  </w:style>
  <w:style w:type="character" w:customStyle="1" w:styleId="value">
    <w:name w:val="value"/>
    <w:basedOn w:val="DefaultParagraphFont"/>
    <w:uiPriority w:val="99"/>
    <w:rsid w:val="009D0CE4"/>
    <w:rPr>
      <w:rFonts w:cs="Times New Roman"/>
    </w:rPr>
  </w:style>
  <w:style w:type="character" w:styleId="Hyperlink">
    <w:name w:val="Hyperlink"/>
    <w:basedOn w:val="DefaultParagraphFont"/>
    <w:uiPriority w:val="99"/>
    <w:rsid w:val="009D0CE4"/>
    <w:rPr>
      <w:rFonts w:cs="Times New Roman"/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rsid w:val="009D0CE4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9D0CE4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kern w:val="2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0CE4"/>
    <w:rPr>
      <w:rFonts w:ascii="Times New Roman" w:eastAsia="SimSun" w:hAnsi="Times New Roman" w:cs="Times New Roman"/>
      <w:kern w:val="2"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0C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0CE4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D25C6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40551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5516"/>
  </w:style>
  <w:style w:type="paragraph" w:styleId="Footer">
    <w:name w:val="footer"/>
    <w:basedOn w:val="Normal"/>
    <w:link w:val="FooterChar"/>
    <w:uiPriority w:val="99"/>
    <w:unhideWhenUsed/>
    <w:rsid w:val="0040551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5516"/>
  </w:style>
  <w:style w:type="table" w:styleId="TableGrid">
    <w:name w:val="Table Grid"/>
    <w:basedOn w:val="TableNormal"/>
    <w:uiPriority w:val="59"/>
    <w:rsid w:val="00F346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2A58"/>
    <w:pPr>
      <w:widowControl/>
      <w:spacing w:after="200"/>
      <w:jc w:val="left"/>
    </w:pPr>
    <w:rPr>
      <w:rFonts w:asciiTheme="minorHAnsi" w:eastAsiaTheme="minorHAnsi" w:hAnsiTheme="minorHAnsi" w:cstheme="minorBidi"/>
      <w:b/>
      <w:bCs/>
      <w:kern w:val="0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2A58"/>
    <w:rPr>
      <w:rFonts w:ascii="Times New Roman" w:eastAsia="SimSun" w:hAnsi="Times New Roman" w:cs="Times New Roman"/>
      <w:b/>
      <w:bCs/>
      <w:kern w:val="2"/>
      <w:sz w:val="20"/>
      <w:szCs w:val="20"/>
      <w:lang w:eastAsia="zh-CN"/>
    </w:rPr>
  </w:style>
  <w:style w:type="paragraph" w:styleId="ListParagraph">
    <w:name w:val="List Paragraph"/>
    <w:basedOn w:val="Normal"/>
    <w:uiPriority w:val="34"/>
    <w:qFormat/>
    <w:rsid w:val="006978A3"/>
    <w:pPr>
      <w:ind w:left="720"/>
      <w:contextualSpacing/>
    </w:pPr>
  </w:style>
  <w:style w:type="paragraph" w:styleId="Revision">
    <w:name w:val="Revision"/>
    <w:hidden/>
    <w:uiPriority w:val="99"/>
    <w:semiHidden/>
    <w:rsid w:val="0029019B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E266F1"/>
    <w:rPr>
      <w:color w:val="800080"/>
      <w:u w:val="single"/>
    </w:rPr>
  </w:style>
  <w:style w:type="paragraph" w:customStyle="1" w:styleId="xl63">
    <w:name w:val="xl63"/>
    <w:basedOn w:val="Normal"/>
    <w:rsid w:val="00E266F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st1">
    <w:name w:val="st1"/>
    <w:basedOn w:val="DefaultParagraphFont"/>
    <w:rsid w:val="00EE162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920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3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87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64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97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13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18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84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2FDCB26-7731-404A-BF33-33C42D0ED8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4</Pages>
  <Words>2954</Words>
  <Characters>16844</Characters>
  <Application>Microsoft Office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. D. Anderson Cancer Center</Company>
  <LinksUpToDate>false</LinksUpToDate>
  <CharactersWithSpaces>197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nson,Faye M</dc:creator>
  <cp:lastModifiedBy>Johnson,Faye M</cp:lastModifiedBy>
  <cp:revision>3</cp:revision>
  <cp:lastPrinted>2013-12-19T22:47:00Z</cp:lastPrinted>
  <dcterms:created xsi:type="dcterms:W3CDTF">2014-08-06T23:44:00Z</dcterms:created>
  <dcterms:modified xsi:type="dcterms:W3CDTF">2014-08-06T23:49:00Z</dcterms:modified>
</cp:coreProperties>
</file>